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8908F57" w14:textId="77777777" w:rsidR="00580A03" w:rsidRPr="008D2EF2" w:rsidRDefault="00580A03" w:rsidP="00580A03">
      <w:pPr>
        <w:pStyle w:val="Body"/>
        <w:spacing w:line="240" w:lineRule="auto"/>
        <w:ind w:left="567" w:hanging="567"/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</w:pPr>
    </w:p>
    <w:p w14:paraId="5CD8050C" w14:textId="5DBCE15E" w:rsidR="008B7F26" w:rsidRDefault="00717A9A" w:rsidP="0007640C">
      <w:pPr>
        <w:pStyle w:val="Body"/>
        <w:spacing w:line="240" w:lineRule="auto"/>
        <w:ind w:left="567"/>
        <w:rPr>
          <w:rStyle w:val="None"/>
          <w:rFonts w:ascii="Times New Roman" w:eastAsia="Times New Roman" w:hAnsi="Times New Roman" w:cs="Times New Roman"/>
          <w:color w:val="FF0000"/>
          <w:sz w:val="24"/>
          <w:szCs w:val="24"/>
          <w:u w:color="FF0000"/>
          <w:lang w:val="en-GB"/>
        </w:rPr>
      </w:pPr>
      <w:r w:rsidRPr="00717A9A">
        <w:rPr>
          <w:rStyle w:val="None"/>
          <w:rFonts w:ascii="Times New Roman" w:eastAsia="Times New Roman" w:hAnsi="Times New Roman" w:cs="Times New Roman"/>
          <w:noProof/>
          <w:color w:val="FF0000"/>
          <w:sz w:val="24"/>
          <w:szCs w:val="24"/>
          <w:u w:color="FF0000"/>
          <w:lang w:val="en-GB"/>
        </w:rPr>
        <w:drawing>
          <wp:inline distT="0" distB="0" distL="0" distR="0" wp14:anchorId="321EB71B" wp14:editId="45776299">
            <wp:extent cx="5407380" cy="7147560"/>
            <wp:effectExtent l="0" t="0" r="3175" b="254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407380" cy="71475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4694B8" w14:textId="1EE942AC" w:rsidR="00D66BBD" w:rsidRDefault="00D66BBD" w:rsidP="004C1712">
      <w:pPr>
        <w:pStyle w:val="Body"/>
        <w:spacing w:line="240" w:lineRule="auto"/>
        <w:ind w:left="567"/>
        <w:rPr>
          <w:rStyle w:val="None"/>
          <w:rFonts w:ascii="Times New Roman" w:eastAsia="Times New Roman" w:hAnsi="Times New Roman" w:cs="Times New Roman"/>
          <w:color w:val="FF0000"/>
          <w:sz w:val="24"/>
          <w:szCs w:val="24"/>
          <w:u w:color="FF0000"/>
          <w:lang w:val="en-GB"/>
        </w:rPr>
      </w:pPr>
    </w:p>
    <w:p w14:paraId="3CC43E3F" w14:textId="6AE8C908" w:rsidR="00CC5B4C" w:rsidRPr="00DC0C26" w:rsidRDefault="009D330D" w:rsidP="00DC0C26">
      <w:pPr>
        <w:pStyle w:val="Body"/>
        <w:spacing w:line="240" w:lineRule="auto"/>
        <w:rPr>
          <w:rStyle w:val="None"/>
          <w:rFonts w:ascii="Times New Roman" w:eastAsia="Times New Roman" w:hAnsi="Times New Roman" w:cs="Times New Roman"/>
          <w:b/>
          <w:bCs/>
          <w:color w:val="000000" w:themeColor="text1"/>
          <w:sz w:val="24"/>
          <w:szCs w:val="24"/>
          <w:u w:color="FF0000"/>
          <w:lang w:val="en-GB"/>
        </w:rPr>
      </w:pPr>
      <w:r w:rsidRPr="00DC0C26">
        <w:rPr>
          <w:rStyle w:val="None"/>
          <w:rFonts w:ascii="Times New Roman" w:eastAsia="Times New Roman" w:hAnsi="Times New Roman" w:cs="Times New Roman"/>
          <w:b/>
          <w:bCs/>
          <w:color w:val="000000" w:themeColor="text1"/>
          <w:sz w:val="24"/>
          <w:szCs w:val="24"/>
          <w:u w:color="FF0000"/>
          <w:lang w:val="en-GB"/>
        </w:rPr>
        <w:t xml:space="preserve">Supplemental figure 1: </w:t>
      </w:r>
      <w:r w:rsidR="00717A9A">
        <w:rPr>
          <w:rStyle w:val="None"/>
          <w:rFonts w:ascii="Times New Roman" w:eastAsia="Times New Roman" w:hAnsi="Times New Roman" w:cs="Times New Roman"/>
          <w:b/>
          <w:bCs/>
          <w:color w:val="000000" w:themeColor="text1"/>
          <w:sz w:val="24"/>
          <w:szCs w:val="24"/>
          <w:u w:color="FF0000"/>
          <w:lang w:val="en-GB"/>
        </w:rPr>
        <w:t>D</w:t>
      </w:r>
      <w:r w:rsidRPr="00DC0C26">
        <w:rPr>
          <w:rStyle w:val="None"/>
          <w:rFonts w:ascii="Times New Roman" w:eastAsia="Times New Roman" w:hAnsi="Times New Roman" w:cs="Times New Roman"/>
          <w:b/>
          <w:bCs/>
          <w:color w:val="000000" w:themeColor="text1"/>
          <w:sz w:val="24"/>
          <w:szCs w:val="24"/>
          <w:u w:color="FF0000"/>
          <w:lang w:val="en-GB"/>
        </w:rPr>
        <w:t>iagnostic algorithms suggested for the diagnosis of monogenic IBD.</w:t>
      </w:r>
    </w:p>
    <w:p w14:paraId="1929D77D" w14:textId="5C397B34" w:rsidR="009D330D" w:rsidRDefault="00717A9A" w:rsidP="00CC172B">
      <w:pPr>
        <w:pStyle w:val="Body"/>
        <w:rPr>
          <w:rStyle w:val="None"/>
          <w:rFonts w:ascii="Times New Roman" w:eastAsia="Times New Roman" w:hAnsi="Times New Roman" w:cs="Times New Roman"/>
          <w:color w:val="FF0000"/>
          <w:sz w:val="24"/>
          <w:szCs w:val="24"/>
          <w:u w:color="FF0000"/>
          <w:lang w:val="en-GB"/>
        </w:rPr>
      </w:pPr>
      <w:r w:rsidRPr="00717A9A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t xml:space="preserve">Comparison of several </w:t>
      </w:r>
      <w:r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t>d</w:t>
      </w:r>
      <w:r w:rsidR="00715B2E" w:rsidRPr="00DC0C26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t xml:space="preserve">iagnostic algorithms </w:t>
      </w:r>
      <w:r w:rsidR="00CC5B4C" w:rsidRPr="00DC0C26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t xml:space="preserve">A </w:t>
      </w:r>
      <w:r w:rsidR="00B776BA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fldChar w:fldCharType="begin">
          <w:fldData xml:space="preserve">PEVuZE5vdGU+PENpdGU+PEF1dGhvcj5VaGxpZzwvQXV0aG9yPjxZZWFyPjIwMTQ8L1llYXI+PFJl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</w:fldData>
        </w:fldChar>
      </w:r>
      <w:r w:rsidR="00E641FC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instrText xml:space="preserve"> ADDIN EN.CITE </w:instrText>
      </w:r>
      <w:r w:rsidR="00E641FC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fldChar w:fldCharType="begin">
          <w:fldData xml:space="preserve">PEVuZE5vdGU+PENpdGU+PEF1dGhvcj5VaGxpZzwvQXV0aG9yPjxZZWFyPjIwMTQ8L1llYXI+PFJl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</w:fldData>
        </w:fldChar>
      </w:r>
      <w:r w:rsidR="00E641FC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instrText xml:space="preserve"> ADDIN EN.CITE.DATA </w:instrText>
      </w:r>
      <w:r w:rsidR="00E641FC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</w:r>
      <w:r w:rsidR="00E641FC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fldChar w:fldCharType="end"/>
      </w:r>
      <w:r w:rsidR="00B776BA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</w:r>
      <w:r w:rsidR="00B776BA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fldChar w:fldCharType="separate"/>
      </w:r>
      <w:r w:rsidR="00E641FC">
        <w:rPr>
          <w:rStyle w:val="None"/>
          <w:rFonts w:ascii="Times New Roman" w:eastAsia="Times New Roman" w:hAnsi="Times New Roman" w:cs="Times New Roman"/>
          <w:noProof/>
          <w:color w:val="000000" w:themeColor="text1"/>
          <w:sz w:val="24"/>
          <w:szCs w:val="24"/>
          <w:u w:color="FF0000"/>
          <w:lang w:val="en-GB"/>
        </w:rPr>
        <w:t>(19)</w:t>
      </w:r>
      <w:r w:rsidR="00B776BA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fldChar w:fldCharType="end"/>
      </w:r>
      <w:r w:rsidR="00715B2E" w:rsidRPr="00717A9A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t xml:space="preserve">; </w:t>
      </w:r>
      <w:r w:rsidR="00CC5B4C" w:rsidRPr="00717A9A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t xml:space="preserve">B </w:t>
      </w:r>
      <w:r w:rsidR="00B776BA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fldChar w:fldCharType="begin"/>
      </w:r>
      <w:r w:rsidR="00B776BA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instrText xml:space="preserve"> ADDIN EN.CITE &lt;EndNote&gt;&lt;Cite&gt;&lt;Author&gt;Uhlig&lt;/Author&gt;&lt;Year&gt;2017&lt;/Year&gt;&lt;RecNum&gt;1323&lt;/RecNum&gt;&lt;DisplayText&gt;(5)&lt;/DisplayText&gt;&lt;record&gt;&lt;rec-number&gt;1323&lt;/rec-number&gt;&lt;foreign-keys&gt;&lt;key app="EN" db-id="z5vpv2rskzsawdet2xi5stz92eap90a55res" timestamp="1504242922"&gt;1323&lt;/key&gt;&lt;/foreign-keys&gt;&lt;ref-type name="Journal Article"&gt;17&lt;/ref-type&gt;&lt;contributors&gt;&lt;authors&gt;&lt;author&gt;Uhlig, H. H.&lt;/author&gt;&lt;author&gt;Muise, A. M.&lt;/author&gt;&lt;/authors&gt;&lt;/contributors&gt;&lt;auth-address&gt;Translational Gastroenterology Unit, University of Oxford, UK; Department of Paediatrics, University of Oxford, UK. Electronic address: holm.uhlig@ndm.ox.ac.uk.&amp;#xD;Program in Cell Biology, Research Institute, Hospital for Sick Children, Toronto, ON, Canada; Department of Biochemistry, University of Toronto, Toronto, ON, Canada; SickKids Inflammatory Bowel Disease Centre and Division of Gastroenterology, Hepatology, and Nutrition, Department of Paediatrics, University of Toronto, Hospital for Sick Children, Toronto, ON, Canada.&lt;/auth-address&gt;&lt;titles&gt;&lt;title&gt;Clinical Genomics in Inflammatory Bowel Disease&lt;/title&gt;&lt;secondary-title&gt;Trends Genet&lt;/secondary-title&gt;&lt;/titles&gt;&lt;periodical&gt;&lt;full-title&gt;Trends Genet&lt;/full-title&gt;&lt;/periodical&gt;&lt;pages&gt;629-641&lt;/pages&gt;&lt;volume&gt;33&lt;/volume&gt;&lt;number&gt;9&lt;/number&gt;&lt;keywords&gt;&lt;keyword&gt;Crohn&amp;apos;s disease&lt;/keyword&gt;&lt;keyword&gt;exome sequencing&lt;/keyword&gt;&lt;keyword&gt;inflammatory bowel disease&lt;/keyword&gt;&lt;keyword&gt;next-generation sequencing&lt;/keyword&gt;&lt;keyword&gt;ulcerative colitis&lt;/keyword&gt;&lt;/keywords&gt;&lt;dates&gt;&lt;year&gt;2017&lt;/year&gt;&lt;pub-dates&gt;&lt;date&gt;Sep&lt;/date&gt;&lt;/pub-dates&gt;&lt;/dates&gt;&lt;isbn&gt;0168-9525 (Print)&amp;#xD;0168-9525 (Linking)&lt;/isbn&gt;&lt;accession-num&gt;28755896&lt;/accession-num&gt;&lt;urls&gt;&lt;related-urls&gt;&lt;url&gt;http://www.ncbi.nlm.nih.gov/pubmed/28755896&lt;/url&gt;&lt;/related-urls&gt;&lt;/urls&gt;&lt;electronic-resource-num&gt;10.1016/j.tig.2017.06.008&lt;/electronic-resource-num&gt;&lt;/record&gt;&lt;/Cite&gt;&lt;/EndNote&gt;</w:instrText>
      </w:r>
      <w:r w:rsidR="00B776BA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fldChar w:fldCharType="separate"/>
      </w:r>
      <w:r w:rsidR="00B776BA">
        <w:rPr>
          <w:rStyle w:val="None"/>
          <w:rFonts w:ascii="Times New Roman" w:eastAsia="Times New Roman" w:hAnsi="Times New Roman" w:cs="Times New Roman"/>
          <w:noProof/>
          <w:color w:val="000000" w:themeColor="text1"/>
          <w:sz w:val="24"/>
          <w:szCs w:val="24"/>
          <w:u w:color="FF0000"/>
          <w:lang w:val="en-GB"/>
        </w:rPr>
        <w:t>(5)</w:t>
      </w:r>
      <w:r w:rsidR="00B776BA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fldChar w:fldCharType="end"/>
      </w:r>
      <w:r w:rsidR="00715B2E" w:rsidRPr="00717A9A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t xml:space="preserve">; </w:t>
      </w:r>
      <w:r w:rsidR="00CC5B4C" w:rsidRPr="00717A9A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t xml:space="preserve">C </w:t>
      </w:r>
      <w:r w:rsidR="00B776BA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fldChar w:fldCharType="begin">
          <w:fldData xml:space="preserve">PEVuZE5vdGU+PENpdGU+PEF1dGhvcj5UZWd0bWV5ZXI8L0F1dGhvcj48WWVhcj4yMDE3PC9ZZWFy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</w:fldData>
        </w:fldChar>
      </w:r>
      <w:r w:rsidR="00E641FC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instrText xml:space="preserve"> ADDIN EN.CITE </w:instrText>
      </w:r>
      <w:r w:rsidR="00E641FC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fldChar w:fldCharType="begin">
          <w:fldData xml:space="preserve">PEVuZE5vdGU+PENpdGU+PEF1dGhvcj5UZWd0bWV5ZXI8L0F1dGhvcj48WWVhcj4yMDE3PC9ZZWFy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</w:fldData>
        </w:fldChar>
      </w:r>
      <w:r w:rsidR="00E641FC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instrText xml:space="preserve"> ADDIN EN.CITE.DATA </w:instrText>
      </w:r>
      <w:r w:rsidR="00E641FC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</w:r>
      <w:r w:rsidR="00E641FC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fldChar w:fldCharType="end"/>
      </w:r>
      <w:r w:rsidR="00B776BA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</w:r>
      <w:r w:rsidR="00B776BA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fldChar w:fldCharType="separate"/>
      </w:r>
      <w:r w:rsidR="00E641FC">
        <w:rPr>
          <w:rStyle w:val="None"/>
          <w:rFonts w:ascii="Times New Roman" w:eastAsia="Times New Roman" w:hAnsi="Times New Roman" w:cs="Times New Roman"/>
          <w:noProof/>
          <w:color w:val="000000" w:themeColor="text1"/>
          <w:sz w:val="24"/>
          <w:szCs w:val="24"/>
          <w:u w:color="FF0000"/>
          <w:lang w:val="en-GB"/>
        </w:rPr>
        <w:t>(20)</w:t>
      </w:r>
      <w:r w:rsidR="00B776BA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fldChar w:fldCharType="end"/>
      </w:r>
      <w:r w:rsidR="00715B2E" w:rsidRPr="00717A9A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t xml:space="preserve">; </w:t>
      </w:r>
      <w:r w:rsidR="00CC5B4C" w:rsidRPr="00717A9A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t xml:space="preserve">D </w:t>
      </w:r>
      <w:r w:rsidR="00B776BA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fldChar w:fldCharType="begin">
          <w:fldData xml:space="preserve">PEVuZE5vdGU+PENpdGU+PEF1dGhvcj5DaGFyYml0LUhlbnJpb248L0F1dGhvcj48WWVhcj4yMDE4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</w:fldData>
        </w:fldChar>
      </w:r>
      <w:r w:rsidR="000E6CA2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instrText xml:space="preserve"> ADDIN EN.CITE </w:instrText>
      </w:r>
      <w:r w:rsidR="000E6CA2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fldChar w:fldCharType="begin">
          <w:fldData xml:space="preserve">PEVuZE5vdGU+PENpdGU+PEF1dGhvcj5DaGFyYml0LUhlbnJpb248L0F1dGhvcj48WWVhcj4yMDE4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</w:fldData>
        </w:fldChar>
      </w:r>
      <w:r w:rsidR="000E6CA2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instrText xml:space="preserve"> ADDIN EN.CITE.DATA </w:instrText>
      </w:r>
      <w:r w:rsidR="000E6CA2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</w:r>
      <w:r w:rsidR="000E6CA2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fldChar w:fldCharType="end"/>
      </w:r>
      <w:r w:rsidR="00B776BA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</w:r>
      <w:r w:rsidR="00B776BA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fldChar w:fldCharType="separate"/>
      </w:r>
      <w:r w:rsidR="00E641FC">
        <w:rPr>
          <w:rStyle w:val="None"/>
          <w:rFonts w:ascii="Times New Roman" w:eastAsia="Times New Roman" w:hAnsi="Times New Roman" w:cs="Times New Roman"/>
          <w:noProof/>
          <w:color w:val="000000" w:themeColor="text1"/>
          <w:sz w:val="24"/>
          <w:szCs w:val="24"/>
          <w:u w:color="FF0000"/>
          <w:lang w:val="en-GB"/>
        </w:rPr>
        <w:t>(21)</w:t>
      </w:r>
      <w:r w:rsidR="00B776BA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fldChar w:fldCharType="end"/>
      </w:r>
      <w:r w:rsidR="00715B2E" w:rsidRPr="00717A9A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t xml:space="preserve">; and </w:t>
      </w:r>
      <w:r w:rsidR="00CC5B4C" w:rsidRPr="00717A9A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t>E</w:t>
      </w:r>
      <w:r w:rsidR="00715B2E" w:rsidRPr="00CC172B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t xml:space="preserve"> </w:t>
      </w:r>
      <w:r w:rsidR="00B776BA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fldChar w:fldCharType="begin">
          <w:fldData xml:space="preserve">PEVuZE5vdGU+PENpdGU+PEF1dGhvcj5PdWFoZWQ8L0F1dGhvcj48WWVhcj4yMDIwPC9ZZWFyPjxS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=
</w:fldData>
        </w:fldChar>
      </w:r>
      <w:r w:rsidR="00B776BA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instrText xml:space="preserve"> ADDIN EN.CITE </w:instrText>
      </w:r>
      <w:r w:rsidR="00B776BA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fldChar w:fldCharType="begin">
          <w:fldData xml:space="preserve">PEVuZE5vdGU+PENpdGU+PEF1dGhvcj5PdWFoZWQ8L0F1dGhvcj48WWVhcj4yMDIwPC9ZZWFyPjxS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=
</w:fldData>
        </w:fldChar>
      </w:r>
      <w:r w:rsidR="00B776BA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instrText xml:space="preserve"> ADDIN EN.CITE.DATA </w:instrText>
      </w:r>
      <w:r w:rsidR="00B776BA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</w:r>
      <w:r w:rsidR="00B776BA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fldChar w:fldCharType="end"/>
      </w:r>
      <w:r w:rsidR="00B776BA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</w:r>
      <w:r w:rsidR="00B776BA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fldChar w:fldCharType="separate"/>
      </w:r>
      <w:r w:rsidR="00B776BA">
        <w:rPr>
          <w:rStyle w:val="None"/>
          <w:rFonts w:ascii="Times New Roman" w:eastAsia="Times New Roman" w:hAnsi="Times New Roman" w:cs="Times New Roman"/>
          <w:noProof/>
          <w:color w:val="000000" w:themeColor="text1"/>
          <w:sz w:val="24"/>
          <w:szCs w:val="24"/>
          <w:u w:color="FF0000"/>
          <w:lang w:val="en-GB"/>
        </w:rPr>
        <w:t>(6)</w:t>
      </w:r>
      <w:r w:rsidR="00B776BA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fldChar w:fldCharType="end"/>
      </w:r>
      <w:r w:rsidR="00715B2E" w:rsidRPr="00717A9A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t>.</w:t>
      </w:r>
      <w:r w:rsidR="00B30AB4" w:rsidRPr="00717A9A">
        <w:rPr>
          <w:rStyle w:val="None"/>
          <w:rFonts w:ascii="Times New Roman" w:eastAsia="Times New Roman" w:hAnsi="Times New Roman" w:cs="Times New Roman"/>
          <w:color w:val="FF0000"/>
          <w:sz w:val="24"/>
          <w:szCs w:val="24"/>
          <w:u w:color="FF0000"/>
          <w:lang w:val="en-GB"/>
        </w:rPr>
        <w:t xml:space="preserve"> </w:t>
      </w:r>
      <w:r w:rsidR="00B30AB4" w:rsidRPr="00CC172B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t>The f</w:t>
      </w:r>
      <w:r w:rsidR="009D330D" w:rsidRPr="00CC172B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t xml:space="preserve">igures </w:t>
      </w:r>
      <w:r w:rsidR="00EC0A26" w:rsidRPr="00CC172B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t xml:space="preserve">are </w:t>
      </w:r>
      <w:r w:rsidR="00B30AB4" w:rsidRPr="00CC172B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t xml:space="preserve">reproduced </w:t>
      </w:r>
      <w:r w:rsidR="00EC0A26" w:rsidRPr="00CC172B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t>with permission of the authors</w:t>
      </w:r>
      <w:r w:rsidR="009D330D" w:rsidRPr="00CC172B">
        <w:rPr>
          <w:rStyle w:val="None"/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  <w:t>.</w:t>
      </w:r>
    </w:p>
    <w:p w14:paraId="287FE3B9" w14:textId="69DB9C75" w:rsidR="00A671B7" w:rsidRPr="0007640C" w:rsidRDefault="00A671B7" w:rsidP="0007640C">
      <w:pPr>
        <w:pStyle w:val="Body"/>
        <w:spacing w:line="240" w:lineRule="auto"/>
        <w:rPr>
          <w:rStyle w:val="None"/>
          <w:rFonts w:ascii="Times New Roman" w:eastAsia="Times New Roman" w:hAnsi="Times New Roman" w:cs="Times New Roman"/>
          <w:sz w:val="24"/>
          <w:szCs w:val="24"/>
          <w:lang w:val="en-GB"/>
        </w:rPr>
      </w:pPr>
    </w:p>
    <w:sectPr w:rsidR="00A671B7" w:rsidRPr="0007640C" w:rsidSect="00904107">
      <w:headerReference w:type="default" r:id="rId9"/>
      <w:pgSz w:w="12240" w:h="15840"/>
      <w:pgMar w:top="1418" w:right="1418" w:bottom="1134" w:left="1418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5F9826D" w14:textId="77777777" w:rsidR="00717A4D" w:rsidRDefault="00717A4D">
      <w:r>
        <w:separator/>
      </w:r>
    </w:p>
  </w:endnote>
  <w:endnote w:type="continuationSeparator" w:id="0">
    <w:p w14:paraId="3BBB5492" w14:textId="77777777" w:rsidR="00717A4D" w:rsidRDefault="00717A4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4D"/>
    <w:family w:val="decorative"/>
    <w:pitch w:val="variable"/>
    <w:sig w:usb0="00000003" w:usb1="1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0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Helvetica Neue">
    <w:panose1 w:val="02000503000000020004"/>
    <w:charset w:val="00"/>
    <w:family w:val="auto"/>
    <w:pitch w:val="variable"/>
    <w:sig w:usb0="00000003" w:usb1="500079DB" w:usb2="00000010" w:usb3="00000000" w:csb0="0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CB4601D" w14:textId="77777777" w:rsidR="00717A4D" w:rsidRDefault="00717A4D">
      <w:r>
        <w:separator/>
      </w:r>
    </w:p>
  </w:footnote>
  <w:footnote w:type="continuationSeparator" w:id="0">
    <w:p w14:paraId="62E0F790" w14:textId="77777777" w:rsidR="00717A4D" w:rsidRDefault="00717A4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76D7643" w14:textId="77777777" w:rsidR="003B3806" w:rsidRDefault="003B3806">
    <w:pPr>
      <w:pStyle w:val="HeaderFoot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1D7D7F"/>
    <w:multiLevelType w:val="hybridMultilevel"/>
    <w:tmpl w:val="ACE2107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CC158D"/>
    <w:multiLevelType w:val="hybridMultilevel"/>
    <w:tmpl w:val="03508A18"/>
    <w:lvl w:ilvl="0" w:tplc="2AB00754">
      <w:start w:val="1"/>
      <w:numFmt w:val="decimal"/>
      <w:lvlText w:val="%1."/>
      <w:lvlJc w:val="left"/>
      <w:pPr>
        <w:ind w:left="72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7608A548">
      <w:start w:val="1"/>
      <w:numFmt w:val="lowerLetter"/>
      <w:lvlText w:val="%2."/>
      <w:lvlJc w:val="left"/>
      <w:pPr>
        <w:ind w:left="14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697E7BFA">
      <w:start w:val="1"/>
      <w:numFmt w:val="lowerRoman"/>
      <w:lvlText w:val="%3."/>
      <w:lvlJc w:val="left"/>
      <w:pPr>
        <w:ind w:left="216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BBD8C412">
      <w:start w:val="1"/>
      <w:numFmt w:val="decimal"/>
      <w:lvlText w:val="%4."/>
      <w:lvlJc w:val="left"/>
      <w:pPr>
        <w:ind w:left="288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7DCA134A">
      <w:start w:val="1"/>
      <w:numFmt w:val="lowerLetter"/>
      <w:lvlText w:val="%5."/>
      <w:lvlJc w:val="left"/>
      <w:pPr>
        <w:ind w:left="360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5536890A">
      <w:start w:val="1"/>
      <w:numFmt w:val="lowerRoman"/>
      <w:lvlText w:val="%6."/>
      <w:lvlJc w:val="left"/>
      <w:pPr>
        <w:ind w:left="432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DE4CBD9E">
      <w:start w:val="1"/>
      <w:numFmt w:val="decimal"/>
      <w:lvlText w:val="%7."/>
      <w:lvlJc w:val="left"/>
      <w:pPr>
        <w:ind w:left="50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CB7E3B08">
      <w:start w:val="1"/>
      <w:numFmt w:val="lowerLetter"/>
      <w:lvlText w:val="%8."/>
      <w:lvlJc w:val="left"/>
      <w:pPr>
        <w:ind w:left="576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F76C6EAC">
      <w:start w:val="1"/>
      <w:numFmt w:val="lowerRoman"/>
      <w:lvlText w:val="%9."/>
      <w:lvlJc w:val="left"/>
      <w:pPr>
        <w:ind w:left="648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2" w15:restartNumberingAfterBreak="0">
    <w:nsid w:val="0B630379"/>
    <w:multiLevelType w:val="hybridMultilevel"/>
    <w:tmpl w:val="CE58BDF0"/>
    <w:styleLink w:val="ImportedStyle2"/>
    <w:lvl w:ilvl="0" w:tplc="32FC7E5C">
      <w:start w:val="1"/>
      <w:numFmt w:val="decimal"/>
      <w:lvlText w:val="%1."/>
      <w:lvlJc w:val="left"/>
      <w:pPr>
        <w:tabs>
          <w:tab w:val="left" w:pos="720"/>
          <w:tab w:val="num" w:pos="1440"/>
        </w:tabs>
        <w:ind w:left="720" w:firstLine="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F67224B2">
      <w:start w:val="1"/>
      <w:numFmt w:val="decimal"/>
      <w:lvlText w:val="%2."/>
      <w:lvlJc w:val="left"/>
      <w:pPr>
        <w:tabs>
          <w:tab w:val="left" w:pos="720"/>
          <w:tab w:val="num" w:pos="2160"/>
        </w:tabs>
        <w:ind w:left="1440" w:firstLine="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16285A06">
      <w:start w:val="1"/>
      <w:numFmt w:val="decimal"/>
      <w:lvlText w:val="%3."/>
      <w:lvlJc w:val="left"/>
      <w:pPr>
        <w:tabs>
          <w:tab w:val="left" w:pos="720"/>
          <w:tab w:val="num" w:pos="2880"/>
        </w:tabs>
        <w:ind w:left="2160" w:firstLine="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289E7DB4">
      <w:start w:val="1"/>
      <w:numFmt w:val="decimal"/>
      <w:lvlText w:val="%4."/>
      <w:lvlJc w:val="left"/>
      <w:pPr>
        <w:tabs>
          <w:tab w:val="left" w:pos="720"/>
          <w:tab w:val="num" w:pos="3600"/>
        </w:tabs>
        <w:ind w:left="2880" w:firstLine="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D3841F1A">
      <w:start w:val="1"/>
      <w:numFmt w:val="decimal"/>
      <w:lvlText w:val="%5."/>
      <w:lvlJc w:val="left"/>
      <w:pPr>
        <w:tabs>
          <w:tab w:val="left" w:pos="720"/>
          <w:tab w:val="num" w:pos="4320"/>
        </w:tabs>
        <w:ind w:left="3600" w:firstLine="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A92A37B6">
      <w:start w:val="1"/>
      <w:numFmt w:val="decimal"/>
      <w:lvlText w:val="%6."/>
      <w:lvlJc w:val="left"/>
      <w:pPr>
        <w:tabs>
          <w:tab w:val="left" w:pos="720"/>
          <w:tab w:val="num" w:pos="5040"/>
        </w:tabs>
        <w:ind w:left="4320" w:firstLine="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A1862770">
      <w:start w:val="1"/>
      <w:numFmt w:val="decimal"/>
      <w:lvlText w:val="%7."/>
      <w:lvlJc w:val="left"/>
      <w:pPr>
        <w:tabs>
          <w:tab w:val="left" w:pos="720"/>
          <w:tab w:val="num" w:pos="5760"/>
        </w:tabs>
        <w:ind w:left="5040" w:firstLine="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5F36F330">
      <w:start w:val="1"/>
      <w:numFmt w:val="decimal"/>
      <w:lvlText w:val="%8."/>
      <w:lvlJc w:val="left"/>
      <w:pPr>
        <w:tabs>
          <w:tab w:val="left" w:pos="720"/>
          <w:tab w:val="num" w:pos="6480"/>
        </w:tabs>
        <w:ind w:left="5760" w:firstLine="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335EF294">
      <w:start w:val="1"/>
      <w:numFmt w:val="decimal"/>
      <w:lvlText w:val="%9."/>
      <w:lvlJc w:val="left"/>
      <w:pPr>
        <w:tabs>
          <w:tab w:val="left" w:pos="720"/>
          <w:tab w:val="num" w:pos="7200"/>
        </w:tabs>
        <w:ind w:left="6480" w:firstLine="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3" w15:restartNumberingAfterBreak="0">
    <w:nsid w:val="11CC020B"/>
    <w:multiLevelType w:val="hybridMultilevel"/>
    <w:tmpl w:val="3A74C05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4B35CC5"/>
    <w:multiLevelType w:val="hybridMultilevel"/>
    <w:tmpl w:val="784C83E8"/>
    <w:lvl w:ilvl="0" w:tplc="02C0E518">
      <w:start w:val="1"/>
      <w:numFmt w:val="decimal"/>
      <w:lvlText w:val="%1."/>
      <w:lvlJc w:val="left"/>
      <w:pPr>
        <w:ind w:left="72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4D1243F0">
      <w:start w:val="1"/>
      <w:numFmt w:val="lowerLetter"/>
      <w:lvlText w:val="%2."/>
      <w:lvlJc w:val="left"/>
      <w:pPr>
        <w:ind w:left="14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CBA064FC">
      <w:start w:val="1"/>
      <w:numFmt w:val="lowerRoman"/>
      <w:lvlText w:val="%3."/>
      <w:lvlJc w:val="left"/>
      <w:pPr>
        <w:ind w:left="216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75F809BC">
      <w:start w:val="1"/>
      <w:numFmt w:val="decimal"/>
      <w:lvlText w:val="%4."/>
      <w:lvlJc w:val="left"/>
      <w:pPr>
        <w:ind w:left="288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B7D053DE">
      <w:start w:val="1"/>
      <w:numFmt w:val="lowerLetter"/>
      <w:lvlText w:val="%5."/>
      <w:lvlJc w:val="left"/>
      <w:pPr>
        <w:ind w:left="360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DA86E446">
      <w:start w:val="1"/>
      <w:numFmt w:val="lowerRoman"/>
      <w:lvlText w:val="%6."/>
      <w:lvlJc w:val="left"/>
      <w:pPr>
        <w:ind w:left="432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EF3A0876">
      <w:start w:val="1"/>
      <w:numFmt w:val="decimal"/>
      <w:lvlText w:val="%7."/>
      <w:lvlJc w:val="left"/>
      <w:pPr>
        <w:ind w:left="50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DD8CC9D2">
      <w:start w:val="1"/>
      <w:numFmt w:val="lowerLetter"/>
      <w:lvlText w:val="%8."/>
      <w:lvlJc w:val="left"/>
      <w:pPr>
        <w:ind w:left="576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39F84238">
      <w:start w:val="1"/>
      <w:numFmt w:val="lowerRoman"/>
      <w:lvlText w:val="%9."/>
      <w:lvlJc w:val="left"/>
      <w:pPr>
        <w:ind w:left="648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5" w15:restartNumberingAfterBreak="0">
    <w:nsid w:val="1958000D"/>
    <w:multiLevelType w:val="hybridMultilevel"/>
    <w:tmpl w:val="65BC4F6A"/>
    <w:lvl w:ilvl="0" w:tplc="0809000F">
      <w:start w:val="1"/>
      <w:numFmt w:val="decimal"/>
      <w:lvlText w:val="%1."/>
      <w:lvlJc w:val="left"/>
      <w:pPr>
        <w:ind w:left="1080" w:hanging="360"/>
      </w:p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1BA70FD8"/>
    <w:multiLevelType w:val="hybridMultilevel"/>
    <w:tmpl w:val="1BA4E61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02F727C"/>
    <w:multiLevelType w:val="multilevel"/>
    <w:tmpl w:val="B928C72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20CB4085"/>
    <w:multiLevelType w:val="hybridMultilevel"/>
    <w:tmpl w:val="CE58BDF0"/>
    <w:numStyleLink w:val="ImportedStyle2"/>
  </w:abstractNum>
  <w:abstractNum w:abstractNumId="9" w15:restartNumberingAfterBreak="0">
    <w:nsid w:val="24620E65"/>
    <w:multiLevelType w:val="hybridMultilevel"/>
    <w:tmpl w:val="F500A0EA"/>
    <w:lvl w:ilvl="0" w:tplc="99829102">
      <w:start w:val="1"/>
      <w:numFmt w:val="decimal"/>
      <w:lvlText w:val="%1."/>
      <w:lvlJc w:val="left"/>
      <w:pPr>
        <w:ind w:left="72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7F62619C">
      <w:start w:val="1"/>
      <w:numFmt w:val="lowerLetter"/>
      <w:lvlText w:val="%2."/>
      <w:lvlJc w:val="left"/>
      <w:pPr>
        <w:ind w:left="14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248452DC">
      <w:start w:val="1"/>
      <w:numFmt w:val="lowerRoman"/>
      <w:lvlText w:val="%3."/>
      <w:lvlJc w:val="left"/>
      <w:pPr>
        <w:ind w:left="216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443C05FE">
      <w:start w:val="1"/>
      <w:numFmt w:val="decimal"/>
      <w:lvlText w:val="%4."/>
      <w:lvlJc w:val="left"/>
      <w:pPr>
        <w:ind w:left="288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45867BAC">
      <w:start w:val="1"/>
      <w:numFmt w:val="lowerLetter"/>
      <w:lvlText w:val="%5."/>
      <w:lvlJc w:val="left"/>
      <w:pPr>
        <w:ind w:left="360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F3C6AABE">
      <w:start w:val="1"/>
      <w:numFmt w:val="lowerRoman"/>
      <w:lvlText w:val="%6."/>
      <w:lvlJc w:val="left"/>
      <w:pPr>
        <w:ind w:left="432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DA768D5C">
      <w:start w:val="1"/>
      <w:numFmt w:val="decimal"/>
      <w:lvlText w:val="%7."/>
      <w:lvlJc w:val="left"/>
      <w:pPr>
        <w:ind w:left="50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7A184982">
      <w:start w:val="1"/>
      <w:numFmt w:val="lowerLetter"/>
      <w:lvlText w:val="%8."/>
      <w:lvlJc w:val="left"/>
      <w:pPr>
        <w:ind w:left="576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56764BBC">
      <w:start w:val="1"/>
      <w:numFmt w:val="lowerRoman"/>
      <w:lvlText w:val="%9."/>
      <w:lvlJc w:val="left"/>
      <w:pPr>
        <w:ind w:left="648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10" w15:restartNumberingAfterBreak="0">
    <w:nsid w:val="29945CBD"/>
    <w:multiLevelType w:val="multilevel"/>
    <w:tmpl w:val="373AF4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2DC5209A"/>
    <w:multiLevelType w:val="hybridMultilevel"/>
    <w:tmpl w:val="ED022DBE"/>
    <w:lvl w:ilvl="0" w:tplc="40CC6240">
      <w:start w:val="1"/>
      <w:numFmt w:val="decimal"/>
      <w:lvlText w:val="%1."/>
      <w:lvlJc w:val="left"/>
      <w:pPr>
        <w:ind w:left="72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B18E287A">
      <w:start w:val="1"/>
      <w:numFmt w:val="lowerLetter"/>
      <w:lvlText w:val="%2."/>
      <w:lvlJc w:val="left"/>
      <w:pPr>
        <w:ind w:left="14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2CBEC24A">
      <w:start w:val="1"/>
      <w:numFmt w:val="lowerRoman"/>
      <w:lvlText w:val="%3."/>
      <w:lvlJc w:val="left"/>
      <w:pPr>
        <w:ind w:left="216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2D6020A6">
      <w:start w:val="1"/>
      <w:numFmt w:val="decimal"/>
      <w:lvlText w:val="%4."/>
      <w:lvlJc w:val="left"/>
      <w:pPr>
        <w:ind w:left="288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E9ACED6A">
      <w:start w:val="1"/>
      <w:numFmt w:val="lowerLetter"/>
      <w:lvlText w:val="%5."/>
      <w:lvlJc w:val="left"/>
      <w:pPr>
        <w:ind w:left="360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B2285844">
      <w:start w:val="1"/>
      <w:numFmt w:val="lowerRoman"/>
      <w:lvlText w:val="%6."/>
      <w:lvlJc w:val="left"/>
      <w:pPr>
        <w:ind w:left="432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A002F920">
      <w:start w:val="1"/>
      <w:numFmt w:val="decimal"/>
      <w:lvlText w:val="%7."/>
      <w:lvlJc w:val="left"/>
      <w:pPr>
        <w:ind w:left="50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CE260E9C">
      <w:start w:val="1"/>
      <w:numFmt w:val="lowerLetter"/>
      <w:lvlText w:val="%8."/>
      <w:lvlJc w:val="left"/>
      <w:pPr>
        <w:ind w:left="576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C29EB11A">
      <w:start w:val="1"/>
      <w:numFmt w:val="lowerRoman"/>
      <w:lvlText w:val="%9."/>
      <w:lvlJc w:val="left"/>
      <w:pPr>
        <w:ind w:left="648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12" w15:restartNumberingAfterBreak="0">
    <w:nsid w:val="34F1446C"/>
    <w:multiLevelType w:val="multilevel"/>
    <w:tmpl w:val="28DE2E7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35757D51"/>
    <w:multiLevelType w:val="hybridMultilevel"/>
    <w:tmpl w:val="C5225BBA"/>
    <w:lvl w:ilvl="0" w:tplc="761209B6">
      <w:start w:val="1"/>
      <w:numFmt w:val="decimal"/>
      <w:lvlText w:val="%1."/>
      <w:lvlJc w:val="left"/>
      <w:pPr>
        <w:ind w:left="72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C7A6B1D4">
      <w:start w:val="1"/>
      <w:numFmt w:val="lowerLetter"/>
      <w:lvlText w:val="%2."/>
      <w:lvlJc w:val="left"/>
      <w:pPr>
        <w:ind w:left="14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A2FC2DA0">
      <w:start w:val="1"/>
      <w:numFmt w:val="lowerRoman"/>
      <w:lvlText w:val="%3."/>
      <w:lvlJc w:val="left"/>
      <w:pPr>
        <w:ind w:left="216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E26251B8">
      <w:start w:val="1"/>
      <w:numFmt w:val="decimal"/>
      <w:lvlText w:val="%4."/>
      <w:lvlJc w:val="left"/>
      <w:pPr>
        <w:ind w:left="288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8920FFBA">
      <w:start w:val="1"/>
      <w:numFmt w:val="lowerLetter"/>
      <w:lvlText w:val="%5."/>
      <w:lvlJc w:val="left"/>
      <w:pPr>
        <w:ind w:left="360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37E6D014">
      <w:start w:val="1"/>
      <w:numFmt w:val="lowerRoman"/>
      <w:lvlText w:val="%6."/>
      <w:lvlJc w:val="left"/>
      <w:pPr>
        <w:ind w:left="432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4360224A">
      <w:start w:val="1"/>
      <w:numFmt w:val="decimal"/>
      <w:lvlText w:val="%7."/>
      <w:lvlJc w:val="left"/>
      <w:pPr>
        <w:ind w:left="50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E2A0D902">
      <w:start w:val="1"/>
      <w:numFmt w:val="lowerLetter"/>
      <w:lvlText w:val="%8."/>
      <w:lvlJc w:val="left"/>
      <w:pPr>
        <w:ind w:left="576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E032615E">
      <w:start w:val="1"/>
      <w:numFmt w:val="lowerRoman"/>
      <w:lvlText w:val="%9."/>
      <w:lvlJc w:val="left"/>
      <w:pPr>
        <w:ind w:left="648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14" w15:restartNumberingAfterBreak="0">
    <w:nsid w:val="3E6C0220"/>
    <w:multiLevelType w:val="hybridMultilevel"/>
    <w:tmpl w:val="6BE0E460"/>
    <w:styleLink w:val="ImportedStyle6"/>
    <w:lvl w:ilvl="0" w:tplc="FD08B3E8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6D6EA9D2">
      <w:start w:val="1"/>
      <w:numFmt w:val="bullet"/>
      <w:lvlText w:val="o"/>
      <w:lvlJc w:val="left"/>
      <w:pPr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5D7E2B92">
      <w:start w:val="1"/>
      <w:numFmt w:val="bullet"/>
      <w:lvlText w:val="▪"/>
      <w:lvlJc w:val="left"/>
      <w:pPr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E5769702">
      <w:start w:val="1"/>
      <w:numFmt w:val="bullet"/>
      <w:lvlText w:val="·"/>
      <w:lvlJc w:val="left"/>
      <w:pPr>
        <w:ind w:left="28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9F865A2E">
      <w:start w:val="1"/>
      <w:numFmt w:val="bullet"/>
      <w:lvlText w:val="o"/>
      <w:lvlJc w:val="left"/>
      <w:pPr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197E79F2">
      <w:start w:val="1"/>
      <w:numFmt w:val="bullet"/>
      <w:lvlText w:val="▪"/>
      <w:lvlJc w:val="left"/>
      <w:pPr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BA945CFC">
      <w:start w:val="1"/>
      <w:numFmt w:val="bullet"/>
      <w:lvlText w:val="·"/>
      <w:lvlJc w:val="left"/>
      <w:pPr>
        <w:ind w:left="50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AFC840F2">
      <w:start w:val="1"/>
      <w:numFmt w:val="bullet"/>
      <w:lvlText w:val="o"/>
      <w:lvlJc w:val="left"/>
      <w:pPr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09321FD8">
      <w:start w:val="1"/>
      <w:numFmt w:val="bullet"/>
      <w:lvlText w:val="▪"/>
      <w:lvlJc w:val="left"/>
      <w:pPr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15" w15:restartNumberingAfterBreak="0">
    <w:nsid w:val="3F2536F6"/>
    <w:multiLevelType w:val="hybridMultilevel"/>
    <w:tmpl w:val="4FEC7F74"/>
    <w:lvl w:ilvl="0" w:tplc="096E35A8">
      <w:start w:val="1"/>
      <w:numFmt w:val="decimal"/>
      <w:lvlText w:val="%1."/>
      <w:lvlJc w:val="left"/>
      <w:pPr>
        <w:ind w:left="72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BC92CDAA">
      <w:start w:val="1"/>
      <w:numFmt w:val="lowerLetter"/>
      <w:lvlText w:val="%2."/>
      <w:lvlJc w:val="left"/>
      <w:pPr>
        <w:ind w:left="14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70108A6E">
      <w:start w:val="1"/>
      <w:numFmt w:val="lowerRoman"/>
      <w:lvlText w:val="%3."/>
      <w:lvlJc w:val="left"/>
      <w:pPr>
        <w:ind w:left="216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160E5D96">
      <w:start w:val="1"/>
      <w:numFmt w:val="decimal"/>
      <w:lvlText w:val="%4."/>
      <w:lvlJc w:val="left"/>
      <w:pPr>
        <w:ind w:left="288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BD981702">
      <w:start w:val="1"/>
      <w:numFmt w:val="lowerLetter"/>
      <w:lvlText w:val="%5."/>
      <w:lvlJc w:val="left"/>
      <w:pPr>
        <w:ind w:left="360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2214A7FE">
      <w:start w:val="1"/>
      <w:numFmt w:val="lowerRoman"/>
      <w:lvlText w:val="%6."/>
      <w:lvlJc w:val="left"/>
      <w:pPr>
        <w:ind w:left="432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5BEA865A">
      <w:start w:val="1"/>
      <w:numFmt w:val="decimal"/>
      <w:lvlText w:val="%7."/>
      <w:lvlJc w:val="left"/>
      <w:pPr>
        <w:ind w:left="50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D43477BA">
      <w:start w:val="1"/>
      <w:numFmt w:val="lowerLetter"/>
      <w:lvlText w:val="%8."/>
      <w:lvlJc w:val="left"/>
      <w:pPr>
        <w:ind w:left="576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8A844DA6">
      <w:start w:val="1"/>
      <w:numFmt w:val="lowerRoman"/>
      <w:lvlText w:val="%9."/>
      <w:lvlJc w:val="left"/>
      <w:pPr>
        <w:ind w:left="648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16" w15:restartNumberingAfterBreak="0">
    <w:nsid w:val="477F25EE"/>
    <w:multiLevelType w:val="hybridMultilevel"/>
    <w:tmpl w:val="4B4C220E"/>
    <w:lvl w:ilvl="0" w:tplc="0809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7" w15:restartNumberingAfterBreak="0">
    <w:nsid w:val="53290406"/>
    <w:multiLevelType w:val="hybridMultilevel"/>
    <w:tmpl w:val="FAE2410E"/>
    <w:styleLink w:val="ImportedStyle8"/>
    <w:lvl w:ilvl="0" w:tplc="0B0633D2">
      <w:start w:val="1"/>
      <w:numFmt w:val="decimal"/>
      <w:lvlText w:val="%1."/>
      <w:lvlJc w:val="left"/>
      <w:pPr>
        <w:ind w:left="72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86803DB6">
      <w:start w:val="1"/>
      <w:numFmt w:val="lowerLetter"/>
      <w:lvlText w:val="%2."/>
      <w:lvlJc w:val="left"/>
      <w:pPr>
        <w:ind w:left="14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D3FC0B90">
      <w:start w:val="1"/>
      <w:numFmt w:val="lowerRoman"/>
      <w:lvlText w:val="%3."/>
      <w:lvlJc w:val="left"/>
      <w:pPr>
        <w:ind w:left="216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E814E140">
      <w:start w:val="1"/>
      <w:numFmt w:val="decimal"/>
      <w:lvlText w:val="%4."/>
      <w:lvlJc w:val="left"/>
      <w:pPr>
        <w:ind w:left="288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03E496E4">
      <w:start w:val="1"/>
      <w:numFmt w:val="lowerLetter"/>
      <w:lvlText w:val="%5."/>
      <w:lvlJc w:val="left"/>
      <w:pPr>
        <w:ind w:left="360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33E41498">
      <w:start w:val="1"/>
      <w:numFmt w:val="lowerRoman"/>
      <w:lvlText w:val="%6."/>
      <w:lvlJc w:val="left"/>
      <w:pPr>
        <w:ind w:left="432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4AD2F0F6">
      <w:start w:val="1"/>
      <w:numFmt w:val="decimal"/>
      <w:lvlText w:val="%7."/>
      <w:lvlJc w:val="left"/>
      <w:pPr>
        <w:ind w:left="50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9A2AAD9E">
      <w:start w:val="1"/>
      <w:numFmt w:val="lowerLetter"/>
      <w:lvlText w:val="%8."/>
      <w:lvlJc w:val="left"/>
      <w:pPr>
        <w:ind w:left="576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1738218E">
      <w:start w:val="1"/>
      <w:numFmt w:val="lowerRoman"/>
      <w:lvlText w:val="%9."/>
      <w:lvlJc w:val="left"/>
      <w:pPr>
        <w:ind w:left="648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18" w15:restartNumberingAfterBreak="0">
    <w:nsid w:val="59A435B6"/>
    <w:multiLevelType w:val="hybridMultilevel"/>
    <w:tmpl w:val="ACEC7194"/>
    <w:lvl w:ilvl="0" w:tplc="C84CB260">
      <w:start w:val="1"/>
      <w:numFmt w:val="decimal"/>
      <w:lvlText w:val="%1."/>
      <w:lvlJc w:val="left"/>
      <w:pPr>
        <w:ind w:left="72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83666966">
      <w:start w:val="1"/>
      <w:numFmt w:val="lowerLetter"/>
      <w:lvlText w:val="%2."/>
      <w:lvlJc w:val="left"/>
      <w:pPr>
        <w:ind w:left="14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087E0984">
      <w:start w:val="1"/>
      <w:numFmt w:val="lowerRoman"/>
      <w:lvlText w:val="%3."/>
      <w:lvlJc w:val="left"/>
      <w:pPr>
        <w:ind w:left="216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5B125344">
      <w:start w:val="1"/>
      <w:numFmt w:val="decimal"/>
      <w:lvlText w:val="%4."/>
      <w:lvlJc w:val="left"/>
      <w:pPr>
        <w:ind w:left="288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B1A21D18">
      <w:start w:val="1"/>
      <w:numFmt w:val="lowerLetter"/>
      <w:lvlText w:val="%5."/>
      <w:lvlJc w:val="left"/>
      <w:pPr>
        <w:ind w:left="360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8DC076A2">
      <w:start w:val="1"/>
      <w:numFmt w:val="lowerRoman"/>
      <w:lvlText w:val="%6."/>
      <w:lvlJc w:val="left"/>
      <w:pPr>
        <w:ind w:left="432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919A30CE">
      <w:start w:val="1"/>
      <w:numFmt w:val="decimal"/>
      <w:lvlText w:val="%7."/>
      <w:lvlJc w:val="left"/>
      <w:pPr>
        <w:ind w:left="50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C63EB0A0">
      <w:start w:val="1"/>
      <w:numFmt w:val="lowerLetter"/>
      <w:lvlText w:val="%8."/>
      <w:lvlJc w:val="left"/>
      <w:pPr>
        <w:ind w:left="576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79148304">
      <w:start w:val="1"/>
      <w:numFmt w:val="lowerRoman"/>
      <w:lvlText w:val="%9."/>
      <w:lvlJc w:val="left"/>
      <w:pPr>
        <w:ind w:left="648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19" w15:restartNumberingAfterBreak="0">
    <w:nsid w:val="5F145089"/>
    <w:multiLevelType w:val="hybridMultilevel"/>
    <w:tmpl w:val="995A7D6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F9760C1"/>
    <w:multiLevelType w:val="hybridMultilevel"/>
    <w:tmpl w:val="397A7D26"/>
    <w:lvl w:ilvl="0" w:tplc="1FE4B494">
      <w:start w:val="5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1147DF4"/>
    <w:multiLevelType w:val="hybridMultilevel"/>
    <w:tmpl w:val="8B48B62C"/>
    <w:lvl w:ilvl="0" w:tplc="46A69BC4">
      <w:start w:val="1"/>
      <w:numFmt w:val="decimal"/>
      <w:lvlText w:val="%1."/>
      <w:lvlJc w:val="left"/>
      <w:pPr>
        <w:ind w:left="72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1BE6871A">
      <w:start w:val="1"/>
      <w:numFmt w:val="lowerLetter"/>
      <w:lvlText w:val="%2."/>
      <w:lvlJc w:val="left"/>
      <w:pPr>
        <w:ind w:left="14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8BD274A6">
      <w:start w:val="1"/>
      <w:numFmt w:val="lowerRoman"/>
      <w:lvlText w:val="%3."/>
      <w:lvlJc w:val="left"/>
      <w:pPr>
        <w:ind w:left="216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785AB76C">
      <w:start w:val="1"/>
      <w:numFmt w:val="decimal"/>
      <w:lvlText w:val="%4."/>
      <w:lvlJc w:val="left"/>
      <w:pPr>
        <w:ind w:left="288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4A005168">
      <w:start w:val="1"/>
      <w:numFmt w:val="lowerLetter"/>
      <w:lvlText w:val="%5."/>
      <w:lvlJc w:val="left"/>
      <w:pPr>
        <w:ind w:left="360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67D6F66C">
      <w:start w:val="1"/>
      <w:numFmt w:val="lowerRoman"/>
      <w:lvlText w:val="%6."/>
      <w:lvlJc w:val="left"/>
      <w:pPr>
        <w:ind w:left="432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0EF640A6">
      <w:start w:val="1"/>
      <w:numFmt w:val="decimal"/>
      <w:lvlText w:val="%7."/>
      <w:lvlJc w:val="left"/>
      <w:pPr>
        <w:ind w:left="50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6FDA81F4">
      <w:start w:val="1"/>
      <w:numFmt w:val="lowerLetter"/>
      <w:lvlText w:val="%8."/>
      <w:lvlJc w:val="left"/>
      <w:pPr>
        <w:ind w:left="576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EAA2E868">
      <w:start w:val="1"/>
      <w:numFmt w:val="lowerRoman"/>
      <w:lvlText w:val="%9."/>
      <w:lvlJc w:val="left"/>
      <w:pPr>
        <w:ind w:left="648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22" w15:restartNumberingAfterBreak="0">
    <w:nsid w:val="616A6BC9"/>
    <w:multiLevelType w:val="hybridMultilevel"/>
    <w:tmpl w:val="783E8564"/>
    <w:lvl w:ilvl="0" w:tplc="E7F401E4">
      <w:start w:val="1"/>
      <w:numFmt w:val="decimal"/>
      <w:lvlText w:val="%1."/>
      <w:lvlJc w:val="left"/>
      <w:pPr>
        <w:ind w:left="72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C20012BA">
      <w:start w:val="1"/>
      <w:numFmt w:val="lowerLetter"/>
      <w:lvlText w:val="%2."/>
      <w:lvlJc w:val="left"/>
      <w:pPr>
        <w:ind w:left="14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BE68151C">
      <w:start w:val="1"/>
      <w:numFmt w:val="lowerRoman"/>
      <w:lvlText w:val="%3."/>
      <w:lvlJc w:val="left"/>
      <w:pPr>
        <w:ind w:left="216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4F1429CA">
      <w:start w:val="1"/>
      <w:numFmt w:val="decimal"/>
      <w:lvlText w:val="%4."/>
      <w:lvlJc w:val="left"/>
      <w:pPr>
        <w:ind w:left="288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AD0AE768">
      <w:start w:val="1"/>
      <w:numFmt w:val="lowerLetter"/>
      <w:lvlText w:val="%5."/>
      <w:lvlJc w:val="left"/>
      <w:pPr>
        <w:ind w:left="360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00EA65D8">
      <w:start w:val="1"/>
      <w:numFmt w:val="lowerRoman"/>
      <w:lvlText w:val="%6."/>
      <w:lvlJc w:val="left"/>
      <w:pPr>
        <w:ind w:left="432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6D1C33BC">
      <w:start w:val="1"/>
      <w:numFmt w:val="decimal"/>
      <w:lvlText w:val="%7."/>
      <w:lvlJc w:val="left"/>
      <w:pPr>
        <w:ind w:left="50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2D50D492">
      <w:start w:val="1"/>
      <w:numFmt w:val="lowerLetter"/>
      <w:lvlText w:val="%8."/>
      <w:lvlJc w:val="left"/>
      <w:pPr>
        <w:ind w:left="576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A3D23326">
      <w:start w:val="1"/>
      <w:numFmt w:val="lowerRoman"/>
      <w:lvlText w:val="%9."/>
      <w:lvlJc w:val="left"/>
      <w:pPr>
        <w:ind w:left="648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23" w15:restartNumberingAfterBreak="0">
    <w:nsid w:val="61D90BB8"/>
    <w:multiLevelType w:val="hybridMultilevel"/>
    <w:tmpl w:val="6BE0E460"/>
    <w:numStyleLink w:val="ImportedStyle6"/>
  </w:abstractNum>
  <w:abstractNum w:abstractNumId="24" w15:restartNumberingAfterBreak="0">
    <w:nsid w:val="632E2086"/>
    <w:multiLevelType w:val="hybridMultilevel"/>
    <w:tmpl w:val="EA822AE6"/>
    <w:lvl w:ilvl="0" w:tplc="33B4EE08">
      <w:start w:val="1"/>
      <w:numFmt w:val="decimal"/>
      <w:lvlText w:val="%1."/>
      <w:lvlJc w:val="left"/>
      <w:pPr>
        <w:ind w:left="72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4DCC190A">
      <w:start w:val="1"/>
      <w:numFmt w:val="lowerLetter"/>
      <w:lvlText w:val="%2."/>
      <w:lvlJc w:val="left"/>
      <w:pPr>
        <w:ind w:left="14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F4C02846">
      <w:start w:val="1"/>
      <w:numFmt w:val="lowerRoman"/>
      <w:lvlText w:val="%3."/>
      <w:lvlJc w:val="left"/>
      <w:pPr>
        <w:ind w:left="216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63203D2C">
      <w:start w:val="1"/>
      <w:numFmt w:val="decimal"/>
      <w:lvlText w:val="%4."/>
      <w:lvlJc w:val="left"/>
      <w:pPr>
        <w:ind w:left="288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2F007226">
      <w:start w:val="1"/>
      <w:numFmt w:val="lowerLetter"/>
      <w:lvlText w:val="%5."/>
      <w:lvlJc w:val="left"/>
      <w:pPr>
        <w:ind w:left="360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77928C88">
      <w:start w:val="1"/>
      <w:numFmt w:val="lowerRoman"/>
      <w:lvlText w:val="%6."/>
      <w:lvlJc w:val="left"/>
      <w:pPr>
        <w:ind w:left="432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AF0613C6">
      <w:start w:val="1"/>
      <w:numFmt w:val="decimal"/>
      <w:lvlText w:val="%7."/>
      <w:lvlJc w:val="left"/>
      <w:pPr>
        <w:ind w:left="50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1370FF94">
      <w:start w:val="1"/>
      <w:numFmt w:val="lowerLetter"/>
      <w:lvlText w:val="%8."/>
      <w:lvlJc w:val="left"/>
      <w:pPr>
        <w:ind w:left="576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85B276D4">
      <w:start w:val="1"/>
      <w:numFmt w:val="lowerRoman"/>
      <w:lvlText w:val="%9."/>
      <w:lvlJc w:val="left"/>
      <w:pPr>
        <w:ind w:left="648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25" w15:restartNumberingAfterBreak="0">
    <w:nsid w:val="65D67EE1"/>
    <w:multiLevelType w:val="hybridMultilevel"/>
    <w:tmpl w:val="A2AE710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66571F2"/>
    <w:multiLevelType w:val="hybridMultilevel"/>
    <w:tmpl w:val="1E169BE8"/>
    <w:lvl w:ilvl="0" w:tplc="96D4F188">
      <w:start w:val="1"/>
      <w:numFmt w:val="decimal"/>
      <w:lvlText w:val="%1."/>
      <w:lvlJc w:val="left"/>
      <w:pPr>
        <w:ind w:left="72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8370DF8C">
      <w:start w:val="1"/>
      <w:numFmt w:val="lowerLetter"/>
      <w:lvlText w:val="%2."/>
      <w:lvlJc w:val="left"/>
      <w:pPr>
        <w:ind w:left="14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94948CF2">
      <w:start w:val="1"/>
      <w:numFmt w:val="lowerRoman"/>
      <w:lvlText w:val="%3."/>
      <w:lvlJc w:val="left"/>
      <w:pPr>
        <w:ind w:left="216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828CC5C2">
      <w:start w:val="1"/>
      <w:numFmt w:val="decimal"/>
      <w:lvlText w:val="%4."/>
      <w:lvlJc w:val="left"/>
      <w:pPr>
        <w:ind w:left="288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4E56A67A">
      <w:start w:val="1"/>
      <w:numFmt w:val="lowerLetter"/>
      <w:lvlText w:val="%5."/>
      <w:lvlJc w:val="left"/>
      <w:pPr>
        <w:ind w:left="360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2C2052F4">
      <w:start w:val="1"/>
      <w:numFmt w:val="lowerRoman"/>
      <w:lvlText w:val="%6."/>
      <w:lvlJc w:val="left"/>
      <w:pPr>
        <w:ind w:left="432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D4181CD6">
      <w:start w:val="1"/>
      <w:numFmt w:val="decimal"/>
      <w:lvlText w:val="%7."/>
      <w:lvlJc w:val="left"/>
      <w:pPr>
        <w:ind w:left="50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9B84A490">
      <w:start w:val="1"/>
      <w:numFmt w:val="lowerLetter"/>
      <w:lvlText w:val="%8."/>
      <w:lvlJc w:val="left"/>
      <w:pPr>
        <w:ind w:left="576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B7CA4192">
      <w:start w:val="1"/>
      <w:numFmt w:val="lowerRoman"/>
      <w:lvlText w:val="%9."/>
      <w:lvlJc w:val="left"/>
      <w:pPr>
        <w:ind w:left="648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27" w15:restartNumberingAfterBreak="0">
    <w:nsid w:val="69E25255"/>
    <w:multiLevelType w:val="hybridMultilevel"/>
    <w:tmpl w:val="FAE2410E"/>
    <w:numStyleLink w:val="ImportedStyle8"/>
  </w:abstractNum>
  <w:abstractNum w:abstractNumId="28" w15:restartNumberingAfterBreak="0">
    <w:nsid w:val="6B2D6692"/>
    <w:multiLevelType w:val="hybridMultilevel"/>
    <w:tmpl w:val="7C2AB46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10C28AD"/>
    <w:multiLevelType w:val="hybridMultilevel"/>
    <w:tmpl w:val="58BEE1CA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8"/>
  </w:num>
  <w:num w:numId="3">
    <w:abstractNumId w:val="8"/>
    <w:lvlOverride w:ilvl="0">
      <w:lvl w:ilvl="0" w:tplc="D0CCA424">
        <w:start w:val="1"/>
        <w:numFmt w:val="decimal"/>
        <w:lvlText w:val="%1."/>
        <w:lvlJc w:val="left"/>
        <w:pPr>
          <w:tabs>
            <w:tab w:val="left" w:pos="720"/>
            <w:tab w:val="num" w:pos="1440"/>
          </w:tabs>
          <w:ind w:left="720" w:firstLine="0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AC46A0B4">
        <w:start w:val="1"/>
        <w:numFmt w:val="decimal"/>
        <w:lvlText w:val="%2."/>
        <w:lvlJc w:val="left"/>
        <w:pPr>
          <w:tabs>
            <w:tab w:val="left" w:pos="720"/>
            <w:tab w:val="num" w:pos="2160"/>
          </w:tabs>
          <w:ind w:left="1440" w:firstLine="0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AA029F9E">
        <w:start w:val="1"/>
        <w:numFmt w:val="decimal"/>
        <w:lvlText w:val="%3."/>
        <w:lvlJc w:val="left"/>
        <w:pPr>
          <w:tabs>
            <w:tab w:val="left" w:pos="720"/>
            <w:tab w:val="num" w:pos="2880"/>
          </w:tabs>
          <w:ind w:left="2160" w:firstLine="0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DB54E276">
        <w:start w:val="1"/>
        <w:numFmt w:val="decimal"/>
        <w:lvlText w:val="%4."/>
        <w:lvlJc w:val="left"/>
        <w:pPr>
          <w:tabs>
            <w:tab w:val="left" w:pos="720"/>
            <w:tab w:val="num" w:pos="3600"/>
          </w:tabs>
          <w:ind w:left="2880" w:firstLine="0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7D7A3148">
        <w:start w:val="1"/>
        <w:numFmt w:val="decimal"/>
        <w:lvlText w:val="%5."/>
        <w:lvlJc w:val="left"/>
        <w:pPr>
          <w:tabs>
            <w:tab w:val="left" w:pos="720"/>
            <w:tab w:val="num" w:pos="4320"/>
          </w:tabs>
          <w:ind w:left="3600" w:firstLine="0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13064EBE">
        <w:start w:val="1"/>
        <w:numFmt w:val="decimal"/>
        <w:lvlText w:val="%6."/>
        <w:lvlJc w:val="left"/>
        <w:pPr>
          <w:tabs>
            <w:tab w:val="left" w:pos="720"/>
            <w:tab w:val="num" w:pos="5040"/>
          </w:tabs>
          <w:ind w:left="4320" w:firstLine="0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4A54F4FC">
        <w:start w:val="1"/>
        <w:numFmt w:val="decimal"/>
        <w:lvlText w:val="%7."/>
        <w:lvlJc w:val="left"/>
        <w:pPr>
          <w:tabs>
            <w:tab w:val="left" w:pos="720"/>
            <w:tab w:val="num" w:pos="5760"/>
          </w:tabs>
          <w:ind w:left="5040" w:firstLine="0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ED4C3B5C">
        <w:start w:val="1"/>
        <w:numFmt w:val="decimal"/>
        <w:lvlText w:val="%8."/>
        <w:lvlJc w:val="left"/>
        <w:pPr>
          <w:tabs>
            <w:tab w:val="left" w:pos="720"/>
            <w:tab w:val="num" w:pos="6480"/>
          </w:tabs>
          <w:ind w:left="5760" w:firstLine="0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9FC86E1A">
        <w:start w:val="1"/>
        <w:numFmt w:val="decimal"/>
        <w:lvlText w:val="%9."/>
        <w:lvlJc w:val="left"/>
        <w:pPr>
          <w:tabs>
            <w:tab w:val="left" w:pos="720"/>
            <w:tab w:val="num" w:pos="7200"/>
          </w:tabs>
          <w:ind w:left="6480" w:firstLine="0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4">
    <w:abstractNumId w:val="14"/>
  </w:num>
  <w:num w:numId="5">
    <w:abstractNumId w:val="23"/>
  </w:num>
  <w:num w:numId="6">
    <w:abstractNumId w:val="1"/>
  </w:num>
  <w:num w:numId="7">
    <w:abstractNumId w:val="9"/>
  </w:num>
  <w:num w:numId="8">
    <w:abstractNumId w:val="9"/>
    <w:lvlOverride w:ilvl="0">
      <w:startOverride w:val="2"/>
    </w:lvlOverride>
  </w:num>
  <w:num w:numId="9">
    <w:abstractNumId w:val="21"/>
  </w:num>
  <w:num w:numId="10">
    <w:abstractNumId w:val="21"/>
    <w:lvlOverride w:ilvl="0">
      <w:startOverride w:val="3"/>
    </w:lvlOverride>
  </w:num>
  <w:num w:numId="11">
    <w:abstractNumId w:val="11"/>
  </w:num>
  <w:num w:numId="12">
    <w:abstractNumId w:val="11"/>
    <w:lvlOverride w:ilvl="0">
      <w:startOverride w:val="4"/>
    </w:lvlOverride>
  </w:num>
  <w:num w:numId="13">
    <w:abstractNumId w:val="18"/>
  </w:num>
  <w:num w:numId="14">
    <w:abstractNumId w:val="18"/>
    <w:lvlOverride w:ilvl="0">
      <w:startOverride w:val="5"/>
    </w:lvlOverride>
  </w:num>
  <w:num w:numId="15">
    <w:abstractNumId w:val="24"/>
  </w:num>
  <w:num w:numId="16">
    <w:abstractNumId w:val="24"/>
    <w:lvlOverride w:ilvl="0">
      <w:startOverride w:val="6"/>
    </w:lvlOverride>
  </w:num>
  <w:num w:numId="17">
    <w:abstractNumId w:val="4"/>
  </w:num>
  <w:num w:numId="18">
    <w:abstractNumId w:val="4"/>
    <w:lvlOverride w:ilvl="0">
      <w:startOverride w:val="7"/>
    </w:lvlOverride>
  </w:num>
  <w:num w:numId="19">
    <w:abstractNumId w:val="22"/>
  </w:num>
  <w:num w:numId="20">
    <w:abstractNumId w:val="22"/>
    <w:lvlOverride w:ilvl="0">
      <w:startOverride w:val="8"/>
    </w:lvlOverride>
  </w:num>
  <w:num w:numId="21">
    <w:abstractNumId w:val="15"/>
  </w:num>
  <w:num w:numId="22">
    <w:abstractNumId w:val="15"/>
    <w:lvlOverride w:ilvl="0">
      <w:startOverride w:val="9"/>
    </w:lvlOverride>
  </w:num>
  <w:num w:numId="23">
    <w:abstractNumId w:val="13"/>
  </w:num>
  <w:num w:numId="24">
    <w:abstractNumId w:val="13"/>
    <w:lvlOverride w:ilvl="0">
      <w:startOverride w:val="10"/>
    </w:lvlOverride>
  </w:num>
  <w:num w:numId="25">
    <w:abstractNumId w:val="26"/>
  </w:num>
  <w:num w:numId="26">
    <w:abstractNumId w:val="26"/>
    <w:lvlOverride w:ilvl="0">
      <w:startOverride w:val="11"/>
    </w:lvlOverride>
  </w:num>
  <w:num w:numId="27">
    <w:abstractNumId w:val="17"/>
  </w:num>
  <w:num w:numId="28">
    <w:abstractNumId w:val="27"/>
  </w:num>
  <w:num w:numId="29">
    <w:abstractNumId w:val="5"/>
  </w:num>
  <w:num w:numId="30">
    <w:abstractNumId w:val="16"/>
  </w:num>
  <w:num w:numId="31">
    <w:abstractNumId w:val="29"/>
  </w:num>
  <w:num w:numId="32">
    <w:abstractNumId w:val="3"/>
  </w:num>
  <w:num w:numId="33">
    <w:abstractNumId w:val="28"/>
  </w:num>
  <w:num w:numId="34">
    <w:abstractNumId w:val="12"/>
  </w:num>
  <w:num w:numId="35">
    <w:abstractNumId w:val="7"/>
  </w:num>
  <w:num w:numId="36">
    <w:abstractNumId w:val="10"/>
  </w:num>
  <w:num w:numId="37">
    <w:abstractNumId w:val="0"/>
  </w:num>
  <w:num w:numId="38">
    <w:abstractNumId w:val="19"/>
  </w:num>
  <w:num w:numId="39">
    <w:abstractNumId w:val="25"/>
  </w:num>
  <w:num w:numId="40">
    <w:abstractNumId w:val="20"/>
  </w:num>
  <w:num w:numId="41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7"/>
  <w:displayBackgroundShape/>
  <w:proofState w:spelling="clean" w:grammar="clean"/>
  <w:trackRevisions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urnal Pediatric Gastro Nutrition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5vpv2rskzsawdet2xi5stz92eap90a55res&quot;&gt;IBD-monogenic-VEOIBD-01032018-Gastro-Converted-new&lt;record-ids&gt;&lt;item&gt;44&lt;/item&gt;&lt;item&gt;74&lt;/item&gt;&lt;item&gt;156&lt;/item&gt;&lt;item&gt;164&lt;/item&gt;&lt;item&gt;172&lt;/item&gt;&lt;item&gt;173&lt;/item&gt;&lt;item&gt;391&lt;/item&gt;&lt;item&gt;397&lt;/item&gt;&lt;item&gt;480&lt;/item&gt;&lt;item&gt;506&lt;/item&gt;&lt;item&gt;532&lt;/item&gt;&lt;item&gt;541&lt;/item&gt;&lt;item&gt;788&lt;/item&gt;&lt;item&gt;810&lt;/item&gt;&lt;item&gt;815&lt;/item&gt;&lt;item&gt;820&lt;/item&gt;&lt;item&gt;835&lt;/item&gt;&lt;item&gt;889&lt;/item&gt;&lt;item&gt;890&lt;/item&gt;&lt;item&gt;902&lt;/item&gt;&lt;item&gt;1035&lt;/item&gt;&lt;item&gt;1074&lt;/item&gt;&lt;item&gt;1102&lt;/item&gt;&lt;item&gt;1127&lt;/item&gt;&lt;item&gt;1203&lt;/item&gt;&lt;item&gt;1209&lt;/item&gt;&lt;item&gt;1227&lt;/item&gt;&lt;item&gt;1233&lt;/item&gt;&lt;item&gt;1237&lt;/item&gt;&lt;item&gt;1244&lt;/item&gt;&lt;item&gt;1247&lt;/item&gt;&lt;item&gt;1248&lt;/item&gt;&lt;item&gt;1249&lt;/item&gt;&lt;item&gt;1276&lt;/item&gt;&lt;item&gt;1277&lt;/item&gt;&lt;item&gt;1292&lt;/item&gt;&lt;item&gt;1323&lt;/item&gt;&lt;item&gt;1332&lt;/item&gt;&lt;item&gt;1365&lt;/item&gt;&lt;item&gt;1459&lt;/item&gt;&lt;item&gt;1462&lt;/item&gt;&lt;item&gt;1466&lt;/item&gt;&lt;item&gt;1468&lt;/item&gt;&lt;item&gt;1470&lt;/item&gt;&lt;item&gt;1499&lt;/item&gt;&lt;item&gt;1502&lt;/item&gt;&lt;item&gt;1509&lt;/item&gt;&lt;item&gt;1510&lt;/item&gt;&lt;item&gt;1512&lt;/item&gt;&lt;item&gt;1576&lt;/item&gt;&lt;item&gt;1585&lt;/item&gt;&lt;item&gt;1588&lt;/item&gt;&lt;item&gt;1599&lt;/item&gt;&lt;item&gt;1633&lt;/item&gt;&lt;item&gt;1635&lt;/item&gt;&lt;item&gt;1639&lt;/item&gt;&lt;item&gt;1644&lt;/item&gt;&lt;item&gt;1647&lt;/item&gt;&lt;item&gt;1648&lt;/item&gt;&lt;item&gt;1653&lt;/item&gt;&lt;item&gt;1654&lt;/item&gt;&lt;item&gt;1655&lt;/item&gt;&lt;item&gt;1656&lt;/item&gt;&lt;item&gt;1657&lt;/item&gt;&lt;item&gt;1658&lt;/item&gt;&lt;item&gt;1659&lt;/item&gt;&lt;item&gt;1660&lt;/item&gt;&lt;item&gt;1661&lt;/item&gt;&lt;item&gt;1663&lt;/item&gt;&lt;item&gt;1664&lt;/item&gt;&lt;item&gt;1665&lt;/item&gt;&lt;item&gt;1667&lt;/item&gt;&lt;item&gt;1668&lt;/item&gt;&lt;item&gt;1669&lt;/item&gt;&lt;item&gt;1672&lt;/item&gt;&lt;item&gt;1673&lt;/item&gt;&lt;item&gt;1674&lt;/item&gt;&lt;item&gt;1678&lt;/item&gt;&lt;item&gt;1679&lt;/item&gt;&lt;item&gt;1681&lt;/item&gt;&lt;item&gt;1682&lt;/item&gt;&lt;item&gt;1683&lt;/item&gt;&lt;item&gt;1684&lt;/item&gt;&lt;item&gt;1687&lt;/item&gt;&lt;item&gt;1688&lt;/item&gt;&lt;item&gt;1689&lt;/item&gt;&lt;item&gt;1694&lt;/item&gt;&lt;item&gt;1695&lt;/item&gt;&lt;item&gt;1696&lt;/item&gt;&lt;item&gt;1698&lt;/item&gt;&lt;item&gt;1699&lt;/item&gt;&lt;item&gt;1700&lt;/item&gt;&lt;item&gt;1701&lt;/item&gt;&lt;item&gt;1702&lt;/item&gt;&lt;item&gt;1703&lt;/item&gt;&lt;item&gt;1704&lt;/item&gt;&lt;item&gt;1705&lt;/item&gt;&lt;item&gt;1706&lt;/item&gt;&lt;item&gt;1707&lt;/item&gt;&lt;item&gt;1709&lt;/item&gt;&lt;item&gt;1710&lt;/item&gt;&lt;item&gt;1711&lt;/item&gt;&lt;/record-ids&gt;&lt;/item&gt;&lt;/Libraries&gt;"/>
  </w:docVars>
  <w:rsids>
    <w:rsidRoot w:val="00A671B7"/>
    <w:rsid w:val="00007969"/>
    <w:rsid w:val="00013AFA"/>
    <w:rsid w:val="00013F5F"/>
    <w:rsid w:val="0001695B"/>
    <w:rsid w:val="00020A43"/>
    <w:rsid w:val="000230CD"/>
    <w:rsid w:val="000258DE"/>
    <w:rsid w:val="00030376"/>
    <w:rsid w:val="000359C9"/>
    <w:rsid w:val="00037E1C"/>
    <w:rsid w:val="0004385A"/>
    <w:rsid w:val="00043AB4"/>
    <w:rsid w:val="0004571F"/>
    <w:rsid w:val="00050A30"/>
    <w:rsid w:val="00050DEE"/>
    <w:rsid w:val="0005201E"/>
    <w:rsid w:val="00055E98"/>
    <w:rsid w:val="00057D30"/>
    <w:rsid w:val="000642DB"/>
    <w:rsid w:val="0007640C"/>
    <w:rsid w:val="000803DD"/>
    <w:rsid w:val="00082CC3"/>
    <w:rsid w:val="00084F24"/>
    <w:rsid w:val="000921CF"/>
    <w:rsid w:val="000931DF"/>
    <w:rsid w:val="000966B2"/>
    <w:rsid w:val="000A098B"/>
    <w:rsid w:val="000A3BB8"/>
    <w:rsid w:val="000A3F49"/>
    <w:rsid w:val="000A71E7"/>
    <w:rsid w:val="000C3E7F"/>
    <w:rsid w:val="000D1B42"/>
    <w:rsid w:val="000D36E8"/>
    <w:rsid w:val="000D46F2"/>
    <w:rsid w:val="000D6094"/>
    <w:rsid w:val="000E561D"/>
    <w:rsid w:val="000E5BDA"/>
    <w:rsid w:val="000E6CA2"/>
    <w:rsid w:val="000E705C"/>
    <w:rsid w:val="000F4522"/>
    <w:rsid w:val="000F72F3"/>
    <w:rsid w:val="001002EA"/>
    <w:rsid w:val="0010081E"/>
    <w:rsid w:val="00100A3B"/>
    <w:rsid w:val="00104970"/>
    <w:rsid w:val="00105271"/>
    <w:rsid w:val="00106B0D"/>
    <w:rsid w:val="00113611"/>
    <w:rsid w:val="00114C09"/>
    <w:rsid w:val="00115FB3"/>
    <w:rsid w:val="001218A1"/>
    <w:rsid w:val="00121CC5"/>
    <w:rsid w:val="00122078"/>
    <w:rsid w:val="00122F1D"/>
    <w:rsid w:val="00124934"/>
    <w:rsid w:val="001252EE"/>
    <w:rsid w:val="0012729F"/>
    <w:rsid w:val="0013288F"/>
    <w:rsid w:val="00133BF4"/>
    <w:rsid w:val="0014201A"/>
    <w:rsid w:val="00142202"/>
    <w:rsid w:val="00151076"/>
    <w:rsid w:val="00151619"/>
    <w:rsid w:val="00162383"/>
    <w:rsid w:val="00164230"/>
    <w:rsid w:val="00164535"/>
    <w:rsid w:val="001708F7"/>
    <w:rsid w:val="001757C3"/>
    <w:rsid w:val="00175CC7"/>
    <w:rsid w:val="00182210"/>
    <w:rsid w:val="00182566"/>
    <w:rsid w:val="00183169"/>
    <w:rsid w:val="00183651"/>
    <w:rsid w:val="0018722F"/>
    <w:rsid w:val="00191548"/>
    <w:rsid w:val="001917EE"/>
    <w:rsid w:val="00191A81"/>
    <w:rsid w:val="00193679"/>
    <w:rsid w:val="00193797"/>
    <w:rsid w:val="001967C7"/>
    <w:rsid w:val="001974F5"/>
    <w:rsid w:val="001A107A"/>
    <w:rsid w:val="001A64EF"/>
    <w:rsid w:val="001A7993"/>
    <w:rsid w:val="001B1DDE"/>
    <w:rsid w:val="001B4BE7"/>
    <w:rsid w:val="001B6B6C"/>
    <w:rsid w:val="001B6EAA"/>
    <w:rsid w:val="001C09C3"/>
    <w:rsid w:val="001C16D0"/>
    <w:rsid w:val="001C58C3"/>
    <w:rsid w:val="001D18B7"/>
    <w:rsid w:val="001D3DB6"/>
    <w:rsid w:val="001D5ABF"/>
    <w:rsid w:val="001E129D"/>
    <w:rsid w:val="001E310B"/>
    <w:rsid w:val="001E70DA"/>
    <w:rsid w:val="001E7F67"/>
    <w:rsid w:val="001F799D"/>
    <w:rsid w:val="002029BB"/>
    <w:rsid w:val="0020649A"/>
    <w:rsid w:val="00207952"/>
    <w:rsid w:val="002111C8"/>
    <w:rsid w:val="0021335D"/>
    <w:rsid w:val="00224735"/>
    <w:rsid w:val="0022522C"/>
    <w:rsid w:val="0023138F"/>
    <w:rsid w:val="002368DD"/>
    <w:rsid w:val="002373C1"/>
    <w:rsid w:val="00241A37"/>
    <w:rsid w:val="00245292"/>
    <w:rsid w:val="00246573"/>
    <w:rsid w:val="002505D0"/>
    <w:rsid w:val="00250943"/>
    <w:rsid w:val="00256ADC"/>
    <w:rsid w:val="002619EF"/>
    <w:rsid w:val="00264F4A"/>
    <w:rsid w:val="00266847"/>
    <w:rsid w:val="0026732C"/>
    <w:rsid w:val="0028487C"/>
    <w:rsid w:val="00290368"/>
    <w:rsid w:val="002930E2"/>
    <w:rsid w:val="002A06AA"/>
    <w:rsid w:val="002A1C1C"/>
    <w:rsid w:val="002A30BB"/>
    <w:rsid w:val="002A6BB1"/>
    <w:rsid w:val="002B42A4"/>
    <w:rsid w:val="002B495F"/>
    <w:rsid w:val="002C0528"/>
    <w:rsid w:val="002C1460"/>
    <w:rsid w:val="002C2D31"/>
    <w:rsid w:val="002C5A08"/>
    <w:rsid w:val="002C66BC"/>
    <w:rsid w:val="002D584F"/>
    <w:rsid w:val="002E1129"/>
    <w:rsid w:val="002E2AAB"/>
    <w:rsid w:val="002E48F6"/>
    <w:rsid w:val="002F0B48"/>
    <w:rsid w:val="003053CE"/>
    <w:rsid w:val="00311908"/>
    <w:rsid w:val="0031261A"/>
    <w:rsid w:val="00323E1E"/>
    <w:rsid w:val="00330A9C"/>
    <w:rsid w:val="003355E3"/>
    <w:rsid w:val="00344295"/>
    <w:rsid w:val="00346A04"/>
    <w:rsid w:val="003529FD"/>
    <w:rsid w:val="003530ED"/>
    <w:rsid w:val="00353E47"/>
    <w:rsid w:val="0035765E"/>
    <w:rsid w:val="00360C7A"/>
    <w:rsid w:val="00361AA7"/>
    <w:rsid w:val="00362077"/>
    <w:rsid w:val="00362957"/>
    <w:rsid w:val="0036484B"/>
    <w:rsid w:val="00364C04"/>
    <w:rsid w:val="003674F5"/>
    <w:rsid w:val="003921B6"/>
    <w:rsid w:val="00393985"/>
    <w:rsid w:val="00396059"/>
    <w:rsid w:val="00397449"/>
    <w:rsid w:val="003A2140"/>
    <w:rsid w:val="003B000E"/>
    <w:rsid w:val="003B0D91"/>
    <w:rsid w:val="003B1D4A"/>
    <w:rsid w:val="003B22EA"/>
    <w:rsid w:val="003B2DEC"/>
    <w:rsid w:val="003B3806"/>
    <w:rsid w:val="003B460F"/>
    <w:rsid w:val="003C5832"/>
    <w:rsid w:val="003D0432"/>
    <w:rsid w:val="003D08B1"/>
    <w:rsid w:val="003D1F58"/>
    <w:rsid w:val="003D41F8"/>
    <w:rsid w:val="003D4803"/>
    <w:rsid w:val="003D61FF"/>
    <w:rsid w:val="003D6A68"/>
    <w:rsid w:val="003D77FF"/>
    <w:rsid w:val="003E14CC"/>
    <w:rsid w:val="003E78F6"/>
    <w:rsid w:val="003E7BC7"/>
    <w:rsid w:val="003F3D2B"/>
    <w:rsid w:val="003F634F"/>
    <w:rsid w:val="00403464"/>
    <w:rsid w:val="004061DF"/>
    <w:rsid w:val="00406D81"/>
    <w:rsid w:val="004100B5"/>
    <w:rsid w:val="00413B87"/>
    <w:rsid w:val="0041724D"/>
    <w:rsid w:val="004205BC"/>
    <w:rsid w:val="00420A89"/>
    <w:rsid w:val="00421B01"/>
    <w:rsid w:val="00423BC0"/>
    <w:rsid w:val="00423BDD"/>
    <w:rsid w:val="00426289"/>
    <w:rsid w:val="0042668C"/>
    <w:rsid w:val="00436366"/>
    <w:rsid w:val="00441B32"/>
    <w:rsid w:val="00451895"/>
    <w:rsid w:val="00453D42"/>
    <w:rsid w:val="00454884"/>
    <w:rsid w:val="0046096B"/>
    <w:rsid w:val="00466C6D"/>
    <w:rsid w:val="004679F1"/>
    <w:rsid w:val="00470A69"/>
    <w:rsid w:val="0047411E"/>
    <w:rsid w:val="00483E08"/>
    <w:rsid w:val="004854F3"/>
    <w:rsid w:val="00491BE9"/>
    <w:rsid w:val="00495E7B"/>
    <w:rsid w:val="00497275"/>
    <w:rsid w:val="0049769B"/>
    <w:rsid w:val="004A0310"/>
    <w:rsid w:val="004A2032"/>
    <w:rsid w:val="004A3668"/>
    <w:rsid w:val="004A42CA"/>
    <w:rsid w:val="004A4D76"/>
    <w:rsid w:val="004A51F4"/>
    <w:rsid w:val="004B14E4"/>
    <w:rsid w:val="004B383E"/>
    <w:rsid w:val="004B52E6"/>
    <w:rsid w:val="004B5516"/>
    <w:rsid w:val="004B681A"/>
    <w:rsid w:val="004C1712"/>
    <w:rsid w:val="004C7A0E"/>
    <w:rsid w:val="004D1217"/>
    <w:rsid w:val="004D39B3"/>
    <w:rsid w:val="004E02F0"/>
    <w:rsid w:val="004F4B66"/>
    <w:rsid w:val="004F52EC"/>
    <w:rsid w:val="004F54B0"/>
    <w:rsid w:val="00503743"/>
    <w:rsid w:val="00505373"/>
    <w:rsid w:val="00505B38"/>
    <w:rsid w:val="00507FA7"/>
    <w:rsid w:val="005122D8"/>
    <w:rsid w:val="00512A82"/>
    <w:rsid w:val="00512F1E"/>
    <w:rsid w:val="005138AE"/>
    <w:rsid w:val="005150F2"/>
    <w:rsid w:val="005209EC"/>
    <w:rsid w:val="00526C7C"/>
    <w:rsid w:val="00527EB0"/>
    <w:rsid w:val="005302E8"/>
    <w:rsid w:val="00533D8C"/>
    <w:rsid w:val="00535EB4"/>
    <w:rsid w:val="00540637"/>
    <w:rsid w:val="005408D1"/>
    <w:rsid w:val="00552850"/>
    <w:rsid w:val="00555AE6"/>
    <w:rsid w:val="0055711B"/>
    <w:rsid w:val="00562CC2"/>
    <w:rsid w:val="00565DE0"/>
    <w:rsid w:val="00566E8B"/>
    <w:rsid w:val="0056760F"/>
    <w:rsid w:val="00570427"/>
    <w:rsid w:val="00570F55"/>
    <w:rsid w:val="0057104F"/>
    <w:rsid w:val="005742BC"/>
    <w:rsid w:val="00577144"/>
    <w:rsid w:val="00580A03"/>
    <w:rsid w:val="0058180E"/>
    <w:rsid w:val="00592A96"/>
    <w:rsid w:val="00595F87"/>
    <w:rsid w:val="00596461"/>
    <w:rsid w:val="005A0B24"/>
    <w:rsid w:val="005A79C0"/>
    <w:rsid w:val="005B21B1"/>
    <w:rsid w:val="005B5645"/>
    <w:rsid w:val="005B6697"/>
    <w:rsid w:val="005C1FDB"/>
    <w:rsid w:val="005C230E"/>
    <w:rsid w:val="005C2340"/>
    <w:rsid w:val="005C32FC"/>
    <w:rsid w:val="005C3583"/>
    <w:rsid w:val="005C488B"/>
    <w:rsid w:val="005C79D5"/>
    <w:rsid w:val="005F18D6"/>
    <w:rsid w:val="005F6847"/>
    <w:rsid w:val="005F7A49"/>
    <w:rsid w:val="005F7A6F"/>
    <w:rsid w:val="006046FC"/>
    <w:rsid w:val="00611F14"/>
    <w:rsid w:val="0061345F"/>
    <w:rsid w:val="0061711D"/>
    <w:rsid w:val="00621781"/>
    <w:rsid w:val="0062576A"/>
    <w:rsid w:val="006326C8"/>
    <w:rsid w:val="006368F6"/>
    <w:rsid w:val="00636A7F"/>
    <w:rsid w:val="00637F19"/>
    <w:rsid w:val="0064053F"/>
    <w:rsid w:val="00644F02"/>
    <w:rsid w:val="00647CE8"/>
    <w:rsid w:val="006503C0"/>
    <w:rsid w:val="00650E02"/>
    <w:rsid w:val="00651C74"/>
    <w:rsid w:val="00651FB5"/>
    <w:rsid w:val="006545ED"/>
    <w:rsid w:val="00655654"/>
    <w:rsid w:val="00655FC9"/>
    <w:rsid w:val="00660883"/>
    <w:rsid w:val="00660EC7"/>
    <w:rsid w:val="00666D6C"/>
    <w:rsid w:val="00667D08"/>
    <w:rsid w:val="006769C0"/>
    <w:rsid w:val="00677821"/>
    <w:rsid w:val="00677879"/>
    <w:rsid w:val="0068085B"/>
    <w:rsid w:val="00684029"/>
    <w:rsid w:val="006849FD"/>
    <w:rsid w:val="00684D0F"/>
    <w:rsid w:val="006905A6"/>
    <w:rsid w:val="006905CE"/>
    <w:rsid w:val="00690BEA"/>
    <w:rsid w:val="00691623"/>
    <w:rsid w:val="006928C8"/>
    <w:rsid w:val="006943B6"/>
    <w:rsid w:val="00694EDF"/>
    <w:rsid w:val="006A4C33"/>
    <w:rsid w:val="006C5EC0"/>
    <w:rsid w:val="006D1E83"/>
    <w:rsid w:val="006D75BB"/>
    <w:rsid w:val="006D7A1A"/>
    <w:rsid w:val="006D7ACB"/>
    <w:rsid w:val="006E02B0"/>
    <w:rsid w:val="006E7BF3"/>
    <w:rsid w:val="006F1F92"/>
    <w:rsid w:val="006F5801"/>
    <w:rsid w:val="006F69BF"/>
    <w:rsid w:val="007021ED"/>
    <w:rsid w:val="00702D3D"/>
    <w:rsid w:val="00705F72"/>
    <w:rsid w:val="007065F4"/>
    <w:rsid w:val="00706BDD"/>
    <w:rsid w:val="00711491"/>
    <w:rsid w:val="007119E1"/>
    <w:rsid w:val="00712041"/>
    <w:rsid w:val="00715746"/>
    <w:rsid w:val="00715B2E"/>
    <w:rsid w:val="00717A4D"/>
    <w:rsid w:val="00717A9A"/>
    <w:rsid w:val="00730849"/>
    <w:rsid w:val="00733114"/>
    <w:rsid w:val="00734450"/>
    <w:rsid w:val="00746A34"/>
    <w:rsid w:val="00746C2C"/>
    <w:rsid w:val="00747911"/>
    <w:rsid w:val="00750288"/>
    <w:rsid w:val="0075F53E"/>
    <w:rsid w:val="007614AA"/>
    <w:rsid w:val="0076516B"/>
    <w:rsid w:val="0076672F"/>
    <w:rsid w:val="00767F54"/>
    <w:rsid w:val="007711DD"/>
    <w:rsid w:val="00771AEA"/>
    <w:rsid w:val="007757E2"/>
    <w:rsid w:val="00775A50"/>
    <w:rsid w:val="00776096"/>
    <w:rsid w:val="007777F9"/>
    <w:rsid w:val="00790F96"/>
    <w:rsid w:val="007A2CCB"/>
    <w:rsid w:val="007B1C8C"/>
    <w:rsid w:val="007B23D4"/>
    <w:rsid w:val="007B3B7A"/>
    <w:rsid w:val="007C1F08"/>
    <w:rsid w:val="007D4BA3"/>
    <w:rsid w:val="007E48D2"/>
    <w:rsid w:val="007E66DD"/>
    <w:rsid w:val="007E75E2"/>
    <w:rsid w:val="007F1707"/>
    <w:rsid w:val="007F3D2C"/>
    <w:rsid w:val="008006A5"/>
    <w:rsid w:val="00801466"/>
    <w:rsid w:val="0080248D"/>
    <w:rsid w:val="0080399F"/>
    <w:rsid w:val="00803CB8"/>
    <w:rsid w:val="00804C79"/>
    <w:rsid w:val="00812BA6"/>
    <w:rsid w:val="008217A7"/>
    <w:rsid w:val="00822014"/>
    <w:rsid w:val="00824879"/>
    <w:rsid w:val="008251FF"/>
    <w:rsid w:val="00825E30"/>
    <w:rsid w:val="00826062"/>
    <w:rsid w:val="00827A18"/>
    <w:rsid w:val="0083350A"/>
    <w:rsid w:val="008404DB"/>
    <w:rsid w:val="00846D13"/>
    <w:rsid w:val="00853DEF"/>
    <w:rsid w:val="00857231"/>
    <w:rsid w:val="00857A54"/>
    <w:rsid w:val="00861313"/>
    <w:rsid w:val="008711B5"/>
    <w:rsid w:val="008757D8"/>
    <w:rsid w:val="00875CF3"/>
    <w:rsid w:val="00876AC6"/>
    <w:rsid w:val="00877E35"/>
    <w:rsid w:val="008840AA"/>
    <w:rsid w:val="00884204"/>
    <w:rsid w:val="00894104"/>
    <w:rsid w:val="008A303C"/>
    <w:rsid w:val="008B1909"/>
    <w:rsid w:val="008B24C9"/>
    <w:rsid w:val="008B25D3"/>
    <w:rsid w:val="008B28DB"/>
    <w:rsid w:val="008B40E1"/>
    <w:rsid w:val="008B7F26"/>
    <w:rsid w:val="008C183E"/>
    <w:rsid w:val="008C4AF3"/>
    <w:rsid w:val="008C4E8D"/>
    <w:rsid w:val="008C6CE5"/>
    <w:rsid w:val="008D4968"/>
    <w:rsid w:val="008D4BA9"/>
    <w:rsid w:val="008D76DD"/>
    <w:rsid w:val="008E06C8"/>
    <w:rsid w:val="008E1E29"/>
    <w:rsid w:val="008E2352"/>
    <w:rsid w:val="008E4327"/>
    <w:rsid w:val="008E5477"/>
    <w:rsid w:val="00901714"/>
    <w:rsid w:val="00901A75"/>
    <w:rsid w:val="00904107"/>
    <w:rsid w:val="00910C1F"/>
    <w:rsid w:val="00915687"/>
    <w:rsid w:val="00916F04"/>
    <w:rsid w:val="00916F8C"/>
    <w:rsid w:val="00921A4D"/>
    <w:rsid w:val="00921A52"/>
    <w:rsid w:val="00922D0D"/>
    <w:rsid w:val="00924F00"/>
    <w:rsid w:val="00931F3F"/>
    <w:rsid w:val="0093544A"/>
    <w:rsid w:val="0093750D"/>
    <w:rsid w:val="00937D14"/>
    <w:rsid w:val="009413AB"/>
    <w:rsid w:val="0094294A"/>
    <w:rsid w:val="00943E2E"/>
    <w:rsid w:val="00945EA0"/>
    <w:rsid w:val="00953F0A"/>
    <w:rsid w:val="00954DD0"/>
    <w:rsid w:val="00956448"/>
    <w:rsid w:val="00963757"/>
    <w:rsid w:val="009670FA"/>
    <w:rsid w:val="00970B89"/>
    <w:rsid w:val="0097350F"/>
    <w:rsid w:val="0097669E"/>
    <w:rsid w:val="00976934"/>
    <w:rsid w:val="00985A70"/>
    <w:rsid w:val="0099340C"/>
    <w:rsid w:val="00996BBE"/>
    <w:rsid w:val="009A0E1C"/>
    <w:rsid w:val="009A5D58"/>
    <w:rsid w:val="009A6161"/>
    <w:rsid w:val="009B092D"/>
    <w:rsid w:val="009B2BBD"/>
    <w:rsid w:val="009B3203"/>
    <w:rsid w:val="009B3B33"/>
    <w:rsid w:val="009B54B8"/>
    <w:rsid w:val="009C02AA"/>
    <w:rsid w:val="009C0E9E"/>
    <w:rsid w:val="009C7A08"/>
    <w:rsid w:val="009D002E"/>
    <w:rsid w:val="009D00C8"/>
    <w:rsid w:val="009D330D"/>
    <w:rsid w:val="009D4B05"/>
    <w:rsid w:val="009D6D2B"/>
    <w:rsid w:val="009E026A"/>
    <w:rsid w:val="009E32DE"/>
    <w:rsid w:val="009E4F49"/>
    <w:rsid w:val="009F1D0F"/>
    <w:rsid w:val="009F4133"/>
    <w:rsid w:val="009F6297"/>
    <w:rsid w:val="009F63A3"/>
    <w:rsid w:val="00A01DAE"/>
    <w:rsid w:val="00A02425"/>
    <w:rsid w:val="00A04C1F"/>
    <w:rsid w:val="00A10CB7"/>
    <w:rsid w:val="00A113DF"/>
    <w:rsid w:val="00A12101"/>
    <w:rsid w:val="00A24CF8"/>
    <w:rsid w:val="00A26688"/>
    <w:rsid w:val="00A32FDD"/>
    <w:rsid w:val="00A4136A"/>
    <w:rsid w:val="00A43B70"/>
    <w:rsid w:val="00A518B6"/>
    <w:rsid w:val="00A51A95"/>
    <w:rsid w:val="00A54AB9"/>
    <w:rsid w:val="00A55686"/>
    <w:rsid w:val="00A57ED0"/>
    <w:rsid w:val="00A6250A"/>
    <w:rsid w:val="00A62F2F"/>
    <w:rsid w:val="00A64FBA"/>
    <w:rsid w:val="00A667F9"/>
    <w:rsid w:val="00A671B7"/>
    <w:rsid w:val="00A7685A"/>
    <w:rsid w:val="00A819E2"/>
    <w:rsid w:val="00A831C3"/>
    <w:rsid w:val="00A834B2"/>
    <w:rsid w:val="00A9205C"/>
    <w:rsid w:val="00A978F6"/>
    <w:rsid w:val="00AA5449"/>
    <w:rsid w:val="00AA7989"/>
    <w:rsid w:val="00AB0FB6"/>
    <w:rsid w:val="00AB1DE4"/>
    <w:rsid w:val="00AB7188"/>
    <w:rsid w:val="00AD03C3"/>
    <w:rsid w:val="00AD224F"/>
    <w:rsid w:val="00AD2DBF"/>
    <w:rsid w:val="00AE01FE"/>
    <w:rsid w:val="00AE46BC"/>
    <w:rsid w:val="00AE4CD1"/>
    <w:rsid w:val="00AE623C"/>
    <w:rsid w:val="00AF2421"/>
    <w:rsid w:val="00AF5C7F"/>
    <w:rsid w:val="00AF6103"/>
    <w:rsid w:val="00AF62F4"/>
    <w:rsid w:val="00AF6511"/>
    <w:rsid w:val="00B02E4E"/>
    <w:rsid w:val="00B03DC1"/>
    <w:rsid w:val="00B040F4"/>
    <w:rsid w:val="00B06043"/>
    <w:rsid w:val="00B124D4"/>
    <w:rsid w:val="00B14FC3"/>
    <w:rsid w:val="00B15C68"/>
    <w:rsid w:val="00B15CF3"/>
    <w:rsid w:val="00B17C3F"/>
    <w:rsid w:val="00B21762"/>
    <w:rsid w:val="00B26FDC"/>
    <w:rsid w:val="00B30AB4"/>
    <w:rsid w:val="00B33512"/>
    <w:rsid w:val="00B36B99"/>
    <w:rsid w:val="00B36D64"/>
    <w:rsid w:val="00B419A7"/>
    <w:rsid w:val="00B42276"/>
    <w:rsid w:val="00B437E6"/>
    <w:rsid w:val="00B50AF4"/>
    <w:rsid w:val="00B51490"/>
    <w:rsid w:val="00B5230A"/>
    <w:rsid w:val="00B55EEE"/>
    <w:rsid w:val="00B56579"/>
    <w:rsid w:val="00B63126"/>
    <w:rsid w:val="00B64AB0"/>
    <w:rsid w:val="00B64B27"/>
    <w:rsid w:val="00B6719A"/>
    <w:rsid w:val="00B7123E"/>
    <w:rsid w:val="00B713DF"/>
    <w:rsid w:val="00B71EC4"/>
    <w:rsid w:val="00B738DE"/>
    <w:rsid w:val="00B776BA"/>
    <w:rsid w:val="00B80309"/>
    <w:rsid w:val="00B8206C"/>
    <w:rsid w:val="00B84F64"/>
    <w:rsid w:val="00B87CE1"/>
    <w:rsid w:val="00B9033E"/>
    <w:rsid w:val="00B92F15"/>
    <w:rsid w:val="00B9561C"/>
    <w:rsid w:val="00B97D89"/>
    <w:rsid w:val="00BA0634"/>
    <w:rsid w:val="00BA0664"/>
    <w:rsid w:val="00BA54EC"/>
    <w:rsid w:val="00BA5BEC"/>
    <w:rsid w:val="00BA5E87"/>
    <w:rsid w:val="00BA6B32"/>
    <w:rsid w:val="00BA7969"/>
    <w:rsid w:val="00BB5215"/>
    <w:rsid w:val="00BB5F16"/>
    <w:rsid w:val="00BC4DF1"/>
    <w:rsid w:val="00BC4F3E"/>
    <w:rsid w:val="00BD620C"/>
    <w:rsid w:val="00BE3DDE"/>
    <w:rsid w:val="00BE3F9C"/>
    <w:rsid w:val="00BE53F0"/>
    <w:rsid w:val="00BE7548"/>
    <w:rsid w:val="00BE7691"/>
    <w:rsid w:val="00C103B9"/>
    <w:rsid w:val="00C17147"/>
    <w:rsid w:val="00C1729C"/>
    <w:rsid w:val="00C20F8F"/>
    <w:rsid w:val="00C22F8D"/>
    <w:rsid w:val="00C25807"/>
    <w:rsid w:val="00C32B2A"/>
    <w:rsid w:val="00C33C80"/>
    <w:rsid w:val="00C3608D"/>
    <w:rsid w:val="00C54B76"/>
    <w:rsid w:val="00C558F6"/>
    <w:rsid w:val="00C60155"/>
    <w:rsid w:val="00C608A2"/>
    <w:rsid w:val="00C6245D"/>
    <w:rsid w:val="00C62730"/>
    <w:rsid w:val="00C6366D"/>
    <w:rsid w:val="00C64105"/>
    <w:rsid w:val="00C6424B"/>
    <w:rsid w:val="00C66E18"/>
    <w:rsid w:val="00C704F4"/>
    <w:rsid w:val="00C70518"/>
    <w:rsid w:val="00C706D6"/>
    <w:rsid w:val="00C81268"/>
    <w:rsid w:val="00C82773"/>
    <w:rsid w:val="00C850FD"/>
    <w:rsid w:val="00C90F60"/>
    <w:rsid w:val="00C95D1E"/>
    <w:rsid w:val="00C9738B"/>
    <w:rsid w:val="00C979B9"/>
    <w:rsid w:val="00CA5CA6"/>
    <w:rsid w:val="00CA6AC1"/>
    <w:rsid w:val="00CA72B4"/>
    <w:rsid w:val="00CB05E5"/>
    <w:rsid w:val="00CB3665"/>
    <w:rsid w:val="00CB5FB7"/>
    <w:rsid w:val="00CC082F"/>
    <w:rsid w:val="00CC172B"/>
    <w:rsid w:val="00CC5B4C"/>
    <w:rsid w:val="00CC648E"/>
    <w:rsid w:val="00CC7BE8"/>
    <w:rsid w:val="00CE4875"/>
    <w:rsid w:val="00CF30EB"/>
    <w:rsid w:val="00CF615C"/>
    <w:rsid w:val="00CF63BB"/>
    <w:rsid w:val="00CF6B86"/>
    <w:rsid w:val="00CF6EE0"/>
    <w:rsid w:val="00CF7C73"/>
    <w:rsid w:val="00CF7E3F"/>
    <w:rsid w:val="00D057DE"/>
    <w:rsid w:val="00D07508"/>
    <w:rsid w:val="00D077E1"/>
    <w:rsid w:val="00D07EEF"/>
    <w:rsid w:val="00D07F7F"/>
    <w:rsid w:val="00D15849"/>
    <w:rsid w:val="00D24340"/>
    <w:rsid w:val="00D261E2"/>
    <w:rsid w:val="00D26B36"/>
    <w:rsid w:val="00D27953"/>
    <w:rsid w:val="00D33DC3"/>
    <w:rsid w:val="00D401F5"/>
    <w:rsid w:val="00D4078C"/>
    <w:rsid w:val="00D412D8"/>
    <w:rsid w:val="00D42BFC"/>
    <w:rsid w:val="00D54600"/>
    <w:rsid w:val="00D6287E"/>
    <w:rsid w:val="00D6315D"/>
    <w:rsid w:val="00D6460B"/>
    <w:rsid w:val="00D64A92"/>
    <w:rsid w:val="00D66BBD"/>
    <w:rsid w:val="00D70B5C"/>
    <w:rsid w:val="00D86262"/>
    <w:rsid w:val="00D934A8"/>
    <w:rsid w:val="00D93E2B"/>
    <w:rsid w:val="00D95C12"/>
    <w:rsid w:val="00D97294"/>
    <w:rsid w:val="00D977A7"/>
    <w:rsid w:val="00D97FFC"/>
    <w:rsid w:val="00DA041C"/>
    <w:rsid w:val="00DA29E6"/>
    <w:rsid w:val="00DA2A68"/>
    <w:rsid w:val="00DA2C54"/>
    <w:rsid w:val="00DB352C"/>
    <w:rsid w:val="00DB36FD"/>
    <w:rsid w:val="00DB4E0A"/>
    <w:rsid w:val="00DC0C26"/>
    <w:rsid w:val="00DC1964"/>
    <w:rsid w:val="00DC7C35"/>
    <w:rsid w:val="00DF3182"/>
    <w:rsid w:val="00DF37C9"/>
    <w:rsid w:val="00DF570D"/>
    <w:rsid w:val="00DF5717"/>
    <w:rsid w:val="00DF6745"/>
    <w:rsid w:val="00DF7AA0"/>
    <w:rsid w:val="00E000CF"/>
    <w:rsid w:val="00E00406"/>
    <w:rsid w:val="00E01B4B"/>
    <w:rsid w:val="00E06D84"/>
    <w:rsid w:val="00E125DB"/>
    <w:rsid w:val="00E135B2"/>
    <w:rsid w:val="00E13CA7"/>
    <w:rsid w:val="00E17E19"/>
    <w:rsid w:val="00E24771"/>
    <w:rsid w:val="00E27A14"/>
    <w:rsid w:val="00E303EB"/>
    <w:rsid w:val="00E30E13"/>
    <w:rsid w:val="00E31125"/>
    <w:rsid w:val="00E32518"/>
    <w:rsid w:val="00E328A9"/>
    <w:rsid w:val="00E3304F"/>
    <w:rsid w:val="00E352C6"/>
    <w:rsid w:val="00E37CF1"/>
    <w:rsid w:val="00E37E57"/>
    <w:rsid w:val="00E407D8"/>
    <w:rsid w:val="00E4262E"/>
    <w:rsid w:val="00E43ECE"/>
    <w:rsid w:val="00E51097"/>
    <w:rsid w:val="00E5145A"/>
    <w:rsid w:val="00E5252D"/>
    <w:rsid w:val="00E55B35"/>
    <w:rsid w:val="00E63617"/>
    <w:rsid w:val="00E636DF"/>
    <w:rsid w:val="00E641FC"/>
    <w:rsid w:val="00E67DDD"/>
    <w:rsid w:val="00E71017"/>
    <w:rsid w:val="00E8058B"/>
    <w:rsid w:val="00E808D9"/>
    <w:rsid w:val="00E857CD"/>
    <w:rsid w:val="00E91918"/>
    <w:rsid w:val="00E919DE"/>
    <w:rsid w:val="00E92477"/>
    <w:rsid w:val="00E92610"/>
    <w:rsid w:val="00E96185"/>
    <w:rsid w:val="00E97D19"/>
    <w:rsid w:val="00EA026F"/>
    <w:rsid w:val="00EA0937"/>
    <w:rsid w:val="00EA40E8"/>
    <w:rsid w:val="00EA43C6"/>
    <w:rsid w:val="00EA71C5"/>
    <w:rsid w:val="00EA7376"/>
    <w:rsid w:val="00EB1A93"/>
    <w:rsid w:val="00EB2F95"/>
    <w:rsid w:val="00EB33CE"/>
    <w:rsid w:val="00EB53B8"/>
    <w:rsid w:val="00EB7433"/>
    <w:rsid w:val="00EB77BE"/>
    <w:rsid w:val="00EC0A26"/>
    <w:rsid w:val="00EC358D"/>
    <w:rsid w:val="00EC7507"/>
    <w:rsid w:val="00ED4BBA"/>
    <w:rsid w:val="00ED6DFB"/>
    <w:rsid w:val="00EE5A4D"/>
    <w:rsid w:val="00EE6E73"/>
    <w:rsid w:val="00EF2860"/>
    <w:rsid w:val="00F01768"/>
    <w:rsid w:val="00F059F1"/>
    <w:rsid w:val="00F06001"/>
    <w:rsid w:val="00F073CE"/>
    <w:rsid w:val="00F10A99"/>
    <w:rsid w:val="00F11236"/>
    <w:rsid w:val="00F172DB"/>
    <w:rsid w:val="00F260B3"/>
    <w:rsid w:val="00F26943"/>
    <w:rsid w:val="00F26FFA"/>
    <w:rsid w:val="00F34D08"/>
    <w:rsid w:val="00F35C1B"/>
    <w:rsid w:val="00F35F69"/>
    <w:rsid w:val="00F372CA"/>
    <w:rsid w:val="00F41369"/>
    <w:rsid w:val="00F41AFA"/>
    <w:rsid w:val="00F44086"/>
    <w:rsid w:val="00F5068B"/>
    <w:rsid w:val="00F51BE0"/>
    <w:rsid w:val="00F51FFC"/>
    <w:rsid w:val="00F52970"/>
    <w:rsid w:val="00F54F9B"/>
    <w:rsid w:val="00F62A97"/>
    <w:rsid w:val="00F65F21"/>
    <w:rsid w:val="00F71098"/>
    <w:rsid w:val="00F716CB"/>
    <w:rsid w:val="00F7465A"/>
    <w:rsid w:val="00F74DAA"/>
    <w:rsid w:val="00FA036D"/>
    <w:rsid w:val="00FA1ED6"/>
    <w:rsid w:val="00FA678B"/>
    <w:rsid w:val="00FA7D40"/>
    <w:rsid w:val="00FB6D73"/>
    <w:rsid w:val="00FB7F73"/>
    <w:rsid w:val="00FC15CC"/>
    <w:rsid w:val="00FC17A5"/>
    <w:rsid w:val="00FC1E8E"/>
    <w:rsid w:val="00FC296F"/>
    <w:rsid w:val="00FC7B86"/>
    <w:rsid w:val="00FD4EDA"/>
    <w:rsid w:val="00FD79C8"/>
    <w:rsid w:val="00FE46E2"/>
    <w:rsid w:val="00FF4653"/>
    <w:rsid w:val="00FF75B2"/>
    <w:rsid w:val="00FF77EC"/>
    <w:rsid w:val="01470756"/>
    <w:rsid w:val="015D7026"/>
    <w:rsid w:val="015DA4A5"/>
    <w:rsid w:val="01B04EB3"/>
    <w:rsid w:val="01D7F96D"/>
    <w:rsid w:val="023C11E9"/>
    <w:rsid w:val="0263B6B3"/>
    <w:rsid w:val="028E1065"/>
    <w:rsid w:val="031B3E8D"/>
    <w:rsid w:val="03560011"/>
    <w:rsid w:val="0395AC0D"/>
    <w:rsid w:val="03BE6DF2"/>
    <w:rsid w:val="04200EDC"/>
    <w:rsid w:val="04411F64"/>
    <w:rsid w:val="044425A5"/>
    <w:rsid w:val="044F5690"/>
    <w:rsid w:val="04661FB5"/>
    <w:rsid w:val="0480F945"/>
    <w:rsid w:val="04C4040A"/>
    <w:rsid w:val="04DA4BFE"/>
    <w:rsid w:val="054D866A"/>
    <w:rsid w:val="05779A13"/>
    <w:rsid w:val="05F674B0"/>
    <w:rsid w:val="065068FC"/>
    <w:rsid w:val="067E1AEB"/>
    <w:rsid w:val="06BFA1A7"/>
    <w:rsid w:val="06E670B9"/>
    <w:rsid w:val="0721495E"/>
    <w:rsid w:val="072816EC"/>
    <w:rsid w:val="07E32E6A"/>
    <w:rsid w:val="07E73C12"/>
    <w:rsid w:val="0832FEF0"/>
    <w:rsid w:val="08C4D07E"/>
    <w:rsid w:val="08F50081"/>
    <w:rsid w:val="095F477B"/>
    <w:rsid w:val="096C8CF2"/>
    <w:rsid w:val="0971A61F"/>
    <w:rsid w:val="09B98A0E"/>
    <w:rsid w:val="09F7CF49"/>
    <w:rsid w:val="0A149041"/>
    <w:rsid w:val="0AB26B93"/>
    <w:rsid w:val="0AD8019A"/>
    <w:rsid w:val="0AE55B7E"/>
    <w:rsid w:val="0B54AFF8"/>
    <w:rsid w:val="0B58BFD5"/>
    <w:rsid w:val="0BA56B3C"/>
    <w:rsid w:val="0BF41356"/>
    <w:rsid w:val="0C637698"/>
    <w:rsid w:val="0C848B56"/>
    <w:rsid w:val="0D49A25F"/>
    <w:rsid w:val="0E1DBBE1"/>
    <w:rsid w:val="0E417B37"/>
    <w:rsid w:val="0E56400B"/>
    <w:rsid w:val="0E603563"/>
    <w:rsid w:val="0F049573"/>
    <w:rsid w:val="0F5A5606"/>
    <w:rsid w:val="0F9E52BF"/>
    <w:rsid w:val="104E7164"/>
    <w:rsid w:val="10D0D5BE"/>
    <w:rsid w:val="1111A5C1"/>
    <w:rsid w:val="116BF44F"/>
    <w:rsid w:val="11928A98"/>
    <w:rsid w:val="1268E59E"/>
    <w:rsid w:val="127F8DCF"/>
    <w:rsid w:val="131EC833"/>
    <w:rsid w:val="132F13E5"/>
    <w:rsid w:val="14354058"/>
    <w:rsid w:val="1563C8DC"/>
    <w:rsid w:val="157ABFC4"/>
    <w:rsid w:val="160D8022"/>
    <w:rsid w:val="1624DF09"/>
    <w:rsid w:val="166E5BFA"/>
    <w:rsid w:val="16A0D381"/>
    <w:rsid w:val="172425A7"/>
    <w:rsid w:val="176E895E"/>
    <w:rsid w:val="17A6B0B0"/>
    <w:rsid w:val="18348C66"/>
    <w:rsid w:val="189D9B5D"/>
    <w:rsid w:val="189E6DAF"/>
    <w:rsid w:val="18DA4C74"/>
    <w:rsid w:val="19F01A9F"/>
    <w:rsid w:val="1A71ED3E"/>
    <w:rsid w:val="1AE0BC48"/>
    <w:rsid w:val="1AF6DFBA"/>
    <w:rsid w:val="1B7D71D4"/>
    <w:rsid w:val="1B96146D"/>
    <w:rsid w:val="1C299535"/>
    <w:rsid w:val="1C5D35A4"/>
    <w:rsid w:val="1CA87B6F"/>
    <w:rsid w:val="1D4538B9"/>
    <w:rsid w:val="1D630541"/>
    <w:rsid w:val="1DC24E6E"/>
    <w:rsid w:val="1DE4F8F4"/>
    <w:rsid w:val="1E58994D"/>
    <w:rsid w:val="1EA171A7"/>
    <w:rsid w:val="1EF46859"/>
    <w:rsid w:val="1FE70304"/>
    <w:rsid w:val="1FF65B6C"/>
    <w:rsid w:val="2004B25C"/>
    <w:rsid w:val="205E25DE"/>
    <w:rsid w:val="20DBDD80"/>
    <w:rsid w:val="212807E8"/>
    <w:rsid w:val="214BF4DB"/>
    <w:rsid w:val="21576D15"/>
    <w:rsid w:val="21D38DB2"/>
    <w:rsid w:val="225A2DE9"/>
    <w:rsid w:val="229F4098"/>
    <w:rsid w:val="22F84E53"/>
    <w:rsid w:val="22FBB2A7"/>
    <w:rsid w:val="23669B95"/>
    <w:rsid w:val="237411BA"/>
    <w:rsid w:val="238133CC"/>
    <w:rsid w:val="238F0E04"/>
    <w:rsid w:val="23B007D6"/>
    <w:rsid w:val="2400D431"/>
    <w:rsid w:val="241B8ACA"/>
    <w:rsid w:val="245A6A4B"/>
    <w:rsid w:val="245E3A8A"/>
    <w:rsid w:val="24784CFD"/>
    <w:rsid w:val="253071E5"/>
    <w:rsid w:val="254E0128"/>
    <w:rsid w:val="25949585"/>
    <w:rsid w:val="25C3B060"/>
    <w:rsid w:val="26B9745A"/>
    <w:rsid w:val="27C42904"/>
    <w:rsid w:val="28023489"/>
    <w:rsid w:val="2887B5D0"/>
    <w:rsid w:val="28A3A4F0"/>
    <w:rsid w:val="28D7D4E7"/>
    <w:rsid w:val="291CA8A4"/>
    <w:rsid w:val="292BF7AA"/>
    <w:rsid w:val="297DC3BF"/>
    <w:rsid w:val="29A3853C"/>
    <w:rsid w:val="29B33D33"/>
    <w:rsid w:val="29CE83E5"/>
    <w:rsid w:val="29D0758E"/>
    <w:rsid w:val="29D0780D"/>
    <w:rsid w:val="29F48261"/>
    <w:rsid w:val="2A58C5A5"/>
    <w:rsid w:val="2AEC7713"/>
    <w:rsid w:val="2AF83654"/>
    <w:rsid w:val="2B4B36B0"/>
    <w:rsid w:val="2B9AC4F3"/>
    <w:rsid w:val="2BD5A3F7"/>
    <w:rsid w:val="2C9D0FAB"/>
    <w:rsid w:val="2CEC2EFF"/>
    <w:rsid w:val="2DE42EA2"/>
    <w:rsid w:val="2DF5EDC1"/>
    <w:rsid w:val="2E9E1AB8"/>
    <w:rsid w:val="2FB5B951"/>
    <w:rsid w:val="2FF55AAA"/>
    <w:rsid w:val="307426FB"/>
    <w:rsid w:val="3085C40E"/>
    <w:rsid w:val="309C3FBC"/>
    <w:rsid w:val="30ACA1BC"/>
    <w:rsid w:val="30C46804"/>
    <w:rsid w:val="30C878EF"/>
    <w:rsid w:val="30FB1D08"/>
    <w:rsid w:val="30FD91B0"/>
    <w:rsid w:val="31001361"/>
    <w:rsid w:val="31275FDB"/>
    <w:rsid w:val="318DBA44"/>
    <w:rsid w:val="319587A4"/>
    <w:rsid w:val="31CF8A2E"/>
    <w:rsid w:val="31E7072E"/>
    <w:rsid w:val="31EEC4B1"/>
    <w:rsid w:val="32389C31"/>
    <w:rsid w:val="326D00EA"/>
    <w:rsid w:val="32B4F138"/>
    <w:rsid w:val="331BF5C4"/>
    <w:rsid w:val="33A04442"/>
    <w:rsid w:val="33EC0A5E"/>
    <w:rsid w:val="33FBC574"/>
    <w:rsid w:val="34E8A517"/>
    <w:rsid w:val="361C2D37"/>
    <w:rsid w:val="362CF77F"/>
    <w:rsid w:val="36CCDB3A"/>
    <w:rsid w:val="36DF6D60"/>
    <w:rsid w:val="36F74C17"/>
    <w:rsid w:val="3821CF40"/>
    <w:rsid w:val="385EB0BB"/>
    <w:rsid w:val="38693A31"/>
    <w:rsid w:val="386969D4"/>
    <w:rsid w:val="38854C14"/>
    <w:rsid w:val="38B0A9B5"/>
    <w:rsid w:val="38C4EC10"/>
    <w:rsid w:val="38CE0937"/>
    <w:rsid w:val="38F65873"/>
    <w:rsid w:val="39293A3E"/>
    <w:rsid w:val="3A7F19CA"/>
    <w:rsid w:val="3AC1F1E5"/>
    <w:rsid w:val="3ADBCD66"/>
    <w:rsid w:val="3B34355E"/>
    <w:rsid w:val="3B890B32"/>
    <w:rsid w:val="3BA48532"/>
    <w:rsid w:val="3BCF3325"/>
    <w:rsid w:val="3BDBC0CC"/>
    <w:rsid w:val="3BED4F08"/>
    <w:rsid w:val="3C7CC6BE"/>
    <w:rsid w:val="3CAD60BE"/>
    <w:rsid w:val="3CC0F44F"/>
    <w:rsid w:val="3CD772FF"/>
    <w:rsid w:val="3D5F5A03"/>
    <w:rsid w:val="3DD64A2E"/>
    <w:rsid w:val="3E73069F"/>
    <w:rsid w:val="3EA80BFD"/>
    <w:rsid w:val="3F07763A"/>
    <w:rsid w:val="3F2728EA"/>
    <w:rsid w:val="3F311CB2"/>
    <w:rsid w:val="3F6911AB"/>
    <w:rsid w:val="3FBFF114"/>
    <w:rsid w:val="3FCE92F7"/>
    <w:rsid w:val="4088D558"/>
    <w:rsid w:val="40F5D700"/>
    <w:rsid w:val="410709F1"/>
    <w:rsid w:val="41071BFD"/>
    <w:rsid w:val="41192951"/>
    <w:rsid w:val="411E1F72"/>
    <w:rsid w:val="4131C5E5"/>
    <w:rsid w:val="42062571"/>
    <w:rsid w:val="4245D198"/>
    <w:rsid w:val="42A97B47"/>
    <w:rsid w:val="43724AC1"/>
    <w:rsid w:val="438D0ED7"/>
    <w:rsid w:val="4403DD4E"/>
    <w:rsid w:val="44A30229"/>
    <w:rsid w:val="450F35EB"/>
    <w:rsid w:val="4575B1E1"/>
    <w:rsid w:val="4597E6A6"/>
    <w:rsid w:val="45FDC65C"/>
    <w:rsid w:val="464146FD"/>
    <w:rsid w:val="46698051"/>
    <w:rsid w:val="466EF192"/>
    <w:rsid w:val="46AFEBD1"/>
    <w:rsid w:val="46D79216"/>
    <w:rsid w:val="4706317B"/>
    <w:rsid w:val="47CD649A"/>
    <w:rsid w:val="47D84F56"/>
    <w:rsid w:val="47E30B69"/>
    <w:rsid w:val="483D873F"/>
    <w:rsid w:val="4863D6D4"/>
    <w:rsid w:val="487C148F"/>
    <w:rsid w:val="489D0836"/>
    <w:rsid w:val="4914CA90"/>
    <w:rsid w:val="497CA0B0"/>
    <w:rsid w:val="49AE8015"/>
    <w:rsid w:val="49D6DC65"/>
    <w:rsid w:val="49F407A5"/>
    <w:rsid w:val="4A528762"/>
    <w:rsid w:val="4AAAA367"/>
    <w:rsid w:val="4B1B8F16"/>
    <w:rsid w:val="4B22820E"/>
    <w:rsid w:val="4B339F67"/>
    <w:rsid w:val="4B6A1164"/>
    <w:rsid w:val="4BF5FF4D"/>
    <w:rsid w:val="4C9407EE"/>
    <w:rsid w:val="4CA8387E"/>
    <w:rsid w:val="4CCC1DBD"/>
    <w:rsid w:val="4CE5CC33"/>
    <w:rsid w:val="4CFB8B6F"/>
    <w:rsid w:val="4D0629C9"/>
    <w:rsid w:val="4D119D59"/>
    <w:rsid w:val="4D127B22"/>
    <w:rsid w:val="4D3F4D0E"/>
    <w:rsid w:val="4D583683"/>
    <w:rsid w:val="4D99429D"/>
    <w:rsid w:val="4DC3C181"/>
    <w:rsid w:val="4E0F6F0D"/>
    <w:rsid w:val="4E52BFFB"/>
    <w:rsid w:val="4EE3D2AE"/>
    <w:rsid w:val="4F048815"/>
    <w:rsid w:val="4F15E209"/>
    <w:rsid w:val="4F31674B"/>
    <w:rsid w:val="4F38B91B"/>
    <w:rsid w:val="4F3AEB71"/>
    <w:rsid w:val="4F8F82E2"/>
    <w:rsid w:val="4FC6386F"/>
    <w:rsid w:val="4FCDB2BB"/>
    <w:rsid w:val="5105766F"/>
    <w:rsid w:val="5198F004"/>
    <w:rsid w:val="51B64091"/>
    <w:rsid w:val="52743F9A"/>
    <w:rsid w:val="5290072B"/>
    <w:rsid w:val="5327F2CA"/>
    <w:rsid w:val="5360A710"/>
    <w:rsid w:val="53AF58AB"/>
    <w:rsid w:val="5440D91E"/>
    <w:rsid w:val="545BEA13"/>
    <w:rsid w:val="549D8DDD"/>
    <w:rsid w:val="5513B539"/>
    <w:rsid w:val="5516D57C"/>
    <w:rsid w:val="55366EB7"/>
    <w:rsid w:val="553BB600"/>
    <w:rsid w:val="55696E05"/>
    <w:rsid w:val="568A5248"/>
    <w:rsid w:val="5699F353"/>
    <w:rsid w:val="56CD0CFF"/>
    <w:rsid w:val="570F90C9"/>
    <w:rsid w:val="5717A5A2"/>
    <w:rsid w:val="5744D92D"/>
    <w:rsid w:val="579B97BD"/>
    <w:rsid w:val="57DF853B"/>
    <w:rsid w:val="57EC7F6F"/>
    <w:rsid w:val="588A4D0A"/>
    <w:rsid w:val="59D19CEE"/>
    <w:rsid w:val="59E182EA"/>
    <w:rsid w:val="5A2C1660"/>
    <w:rsid w:val="5A32637E"/>
    <w:rsid w:val="5A8B3BEE"/>
    <w:rsid w:val="5AB3C51D"/>
    <w:rsid w:val="5ABB0826"/>
    <w:rsid w:val="5AC4132B"/>
    <w:rsid w:val="5B07E6D1"/>
    <w:rsid w:val="5B831D49"/>
    <w:rsid w:val="5B9D249B"/>
    <w:rsid w:val="5BB89A0B"/>
    <w:rsid w:val="5C2C2FD7"/>
    <w:rsid w:val="5C3F1242"/>
    <w:rsid w:val="5C928D8E"/>
    <w:rsid w:val="5D73A11E"/>
    <w:rsid w:val="5D7B3584"/>
    <w:rsid w:val="5D8B4666"/>
    <w:rsid w:val="5E0268F4"/>
    <w:rsid w:val="5E0DE439"/>
    <w:rsid w:val="5E1FCDFF"/>
    <w:rsid w:val="5E37289B"/>
    <w:rsid w:val="5E70D2C1"/>
    <w:rsid w:val="5EAE1C66"/>
    <w:rsid w:val="5ED5B887"/>
    <w:rsid w:val="5F2E987E"/>
    <w:rsid w:val="5F7DE5B7"/>
    <w:rsid w:val="5F952B9A"/>
    <w:rsid w:val="5FB76D47"/>
    <w:rsid w:val="605E27A1"/>
    <w:rsid w:val="60927D50"/>
    <w:rsid w:val="60A6B0A8"/>
    <w:rsid w:val="61562F31"/>
    <w:rsid w:val="61941305"/>
    <w:rsid w:val="61B5B6CD"/>
    <w:rsid w:val="61BA601D"/>
    <w:rsid w:val="622B8E3B"/>
    <w:rsid w:val="62937E2C"/>
    <w:rsid w:val="62A6C2D4"/>
    <w:rsid w:val="632164C0"/>
    <w:rsid w:val="638867B7"/>
    <w:rsid w:val="640FCB4E"/>
    <w:rsid w:val="643DA325"/>
    <w:rsid w:val="6463E374"/>
    <w:rsid w:val="649CC64C"/>
    <w:rsid w:val="64FEEF29"/>
    <w:rsid w:val="65270139"/>
    <w:rsid w:val="6562E620"/>
    <w:rsid w:val="65AD1541"/>
    <w:rsid w:val="66147D38"/>
    <w:rsid w:val="66543807"/>
    <w:rsid w:val="668BA4CE"/>
    <w:rsid w:val="66B9239D"/>
    <w:rsid w:val="66BD5A9E"/>
    <w:rsid w:val="66EA0BEC"/>
    <w:rsid w:val="674F4B3F"/>
    <w:rsid w:val="67683A37"/>
    <w:rsid w:val="67F00BD6"/>
    <w:rsid w:val="6804611C"/>
    <w:rsid w:val="683C2F98"/>
    <w:rsid w:val="6894B973"/>
    <w:rsid w:val="68D72255"/>
    <w:rsid w:val="68FF93FD"/>
    <w:rsid w:val="693588DE"/>
    <w:rsid w:val="693EFB4B"/>
    <w:rsid w:val="69425F4B"/>
    <w:rsid w:val="69A23F5D"/>
    <w:rsid w:val="69F55B64"/>
    <w:rsid w:val="6A4EB0C4"/>
    <w:rsid w:val="6A66AE93"/>
    <w:rsid w:val="6AADB6D0"/>
    <w:rsid w:val="6ABB7741"/>
    <w:rsid w:val="6B00CB89"/>
    <w:rsid w:val="6B5009D4"/>
    <w:rsid w:val="6B97118A"/>
    <w:rsid w:val="6C4EF2EA"/>
    <w:rsid w:val="6CB76904"/>
    <w:rsid w:val="6CF4695B"/>
    <w:rsid w:val="6D3D5156"/>
    <w:rsid w:val="6D849A28"/>
    <w:rsid w:val="6DBB4DFD"/>
    <w:rsid w:val="6DBD96A5"/>
    <w:rsid w:val="6E0C2DDD"/>
    <w:rsid w:val="6E2555AB"/>
    <w:rsid w:val="6EE982AC"/>
    <w:rsid w:val="6F197BBE"/>
    <w:rsid w:val="6FFFA4B0"/>
    <w:rsid w:val="700398F7"/>
    <w:rsid w:val="70427721"/>
    <w:rsid w:val="7050CCC5"/>
    <w:rsid w:val="70D07FE3"/>
    <w:rsid w:val="70FA07BB"/>
    <w:rsid w:val="7105D09E"/>
    <w:rsid w:val="72016B9F"/>
    <w:rsid w:val="72118DB1"/>
    <w:rsid w:val="72931552"/>
    <w:rsid w:val="72A38D3A"/>
    <w:rsid w:val="72BB465D"/>
    <w:rsid w:val="72C3AAA6"/>
    <w:rsid w:val="72DF2096"/>
    <w:rsid w:val="737EE23F"/>
    <w:rsid w:val="73F7FF25"/>
    <w:rsid w:val="73FCC3F0"/>
    <w:rsid w:val="7473D61D"/>
    <w:rsid w:val="749D8949"/>
    <w:rsid w:val="74E43245"/>
    <w:rsid w:val="7513AEDC"/>
    <w:rsid w:val="751C2745"/>
    <w:rsid w:val="753773B1"/>
    <w:rsid w:val="7558D015"/>
    <w:rsid w:val="759029D9"/>
    <w:rsid w:val="759D3DB7"/>
    <w:rsid w:val="75A9A66B"/>
    <w:rsid w:val="75BAC405"/>
    <w:rsid w:val="760985A2"/>
    <w:rsid w:val="76BC67D0"/>
    <w:rsid w:val="7763FEBD"/>
    <w:rsid w:val="77A02935"/>
    <w:rsid w:val="77E4E1FF"/>
    <w:rsid w:val="7839C0AA"/>
    <w:rsid w:val="7929D3D5"/>
    <w:rsid w:val="79346711"/>
    <w:rsid w:val="797F4AEE"/>
    <w:rsid w:val="7AA22561"/>
    <w:rsid w:val="7B135F9C"/>
    <w:rsid w:val="7B37CB11"/>
    <w:rsid w:val="7B60C0C5"/>
    <w:rsid w:val="7B82456F"/>
    <w:rsid w:val="7C57B0AE"/>
    <w:rsid w:val="7C71F7FC"/>
    <w:rsid w:val="7CA25A35"/>
    <w:rsid w:val="7CF571AF"/>
    <w:rsid w:val="7D341AC0"/>
    <w:rsid w:val="7DDB5EA5"/>
    <w:rsid w:val="7E4F076C"/>
    <w:rsid w:val="7E57A652"/>
    <w:rsid w:val="7E9EBA24"/>
    <w:rsid w:val="7EE5DB3E"/>
    <w:rsid w:val="7F12F5D5"/>
    <w:rsid w:val="7F1E0313"/>
    <w:rsid w:val="7F3E7E6F"/>
    <w:rsid w:val="7F55E97C"/>
    <w:rsid w:val="7FFCDC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B04E81A"/>
  <w15:docId w15:val="{F3B774CF-A732-4E39-87F7-54967FF699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Arial Unicode MS" w:hAnsi="Times New Roman" w:cs="Times New Roman"/>
        <w:bdr w:val="nil"/>
        <w:lang w:val="en-GB" w:eastAsia="en-GB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24F00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</w:pPr>
    <w:rPr>
      <w:rFonts w:eastAsia="Times New Roman"/>
      <w:sz w:val="24"/>
      <w:szCs w:val="24"/>
      <w:bdr w:val="none" w:sz="0" w:space="0" w:color="auto"/>
    </w:rPr>
  </w:style>
  <w:style w:type="paragraph" w:styleId="Heading1">
    <w:name w:val="heading 1"/>
    <w:basedOn w:val="Normal"/>
    <w:next w:val="Normal"/>
    <w:link w:val="Heading1Char"/>
    <w:uiPriority w:val="9"/>
    <w:qFormat/>
    <w:rsid w:val="003B22EA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3">
    <w:name w:val="heading 3"/>
    <w:basedOn w:val="Normal"/>
    <w:link w:val="Heading3Char"/>
    <w:uiPriority w:val="9"/>
    <w:qFormat/>
    <w:rsid w:val="00EB53B8"/>
    <w:pPr>
      <w:spacing w:before="100" w:beforeAutospacing="1" w:after="100" w:afterAutospacing="1"/>
      <w:outlineLvl w:val="2"/>
    </w:pPr>
    <w:rPr>
      <w:b/>
      <w:bCs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rPr>
      <w:u w:val="single"/>
    </w:rPr>
  </w:style>
  <w:style w:type="paragraph" w:styleId="Header">
    <w:name w:val="header"/>
    <w:pPr>
      <w:tabs>
        <w:tab w:val="center" w:pos="4153"/>
        <w:tab w:val="right" w:pos="8306"/>
      </w:tabs>
    </w:pPr>
    <w:rPr>
      <w:rFonts w:ascii="Calibri" w:hAnsi="Calibri" w:cs="Arial Unicode MS"/>
      <w:color w:val="000000"/>
      <w:sz w:val="22"/>
      <w:szCs w:val="22"/>
      <w:u w:color="000000"/>
      <w:lang w:val="en-US"/>
    </w:rPr>
  </w:style>
  <w:style w:type="paragraph" w:customStyle="1" w:styleId="HeaderFooter">
    <w:name w:val="Header &amp; Footer"/>
    <w:pPr>
      <w:tabs>
        <w:tab w:val="right" w:pos="9020"/>
      </w:tabs>
    </w:pPr>
    <w:rPr>
      <w:rFonts w:ascii="Helvetica Neue" w:eastAsia="Helvetica Neue" w:hAnsi="Helvetica Neue" w:cs="Helvetica Neue"/>
      <w:color w:val="000000"/>
      <w:sz w:val="24"/>
      <w:szCs w:val="24"/>
      <w14:textOutline w14:w="0" w14:cap="flat" w14:cmpd="sng" w14:algn="ctr">
        <w14:noFill/>
        <w14:prstDash w14:val="solid"/>
        <w14:bevel/>
      </w14:textOutline>
    </w:rPr>
  </w:style>
  <w:style w:type="paragraph" w:customStyle="1" w:styleId="Body">
    <w:name w:val="Body"/>
    <w:link w:val="BodyChar"/>
    <w:pPr>
      <w:spacing w:line="276" w:lineRule="auto"/>
    </w:pPr>
    <w:rPr>
      <w:rFonts w:ascii="Calibri" w:hAnsi="Calibri" w:cs="Arial Unicode MS"/>
      <w:color w:val="000000"/>
      <w:sz w:val="22"/>
      <w:szCs w:val="22"/>
      <w:u w:color="000000"/>
      <w:lang w:val="en-US"/>
      <w14:textOutline w14:w="0" w14:cap="flat" w14:cmpd="sng" w14:algn="ctr">
        <w14:noFill/>
        <w14:prstDash w14:val="solid"/>
        <w14:bevel/>
      </w14:textOutline>
    </w:rPr>
  </w:style>
  <w:style w:type="paragraph" w:customStyle="1" w:styleId="Default">
    <w:name w:val="Default"/>
    <w:pPr>
      <w:spacing w:before="160"/>
    </w:pPr>
    <w:rPr>
      <w:rFonts w:ascii="Helvetica Neue" w:eastAsia="Helvetica Neue" w:hAnsi="Helvetica Neue" w:cs="Helvetica Neue"/>
      <w:color w:val="000000"/>
      <w:sz w:val="24"/>
      <w:szCs w:val="24"/>
      <w14:textOutline w14:w="0" w14:cap="flat" w14:cmpd="sng" w14:algn="ctr">
        <w14:noFill/>
        <w14:prstDash w14:val="solid"/>
        <w14:bevel/>
      </w14:textOutline>
    </w:rPr>
  </w:style>
  <w:style w:type="paragraph" w:styleId="ListParagraph">
    <w:name w:val="List Paragraph"/>
    <w:pPr>
      <w:spacing w:line="276" w:lineRule="auto"/>
      <w:ind w:left="720"/>
    </w:pPr>
    <w:rPr>
      <w:rFonts w:ascii="Calibri" w:hAnsi="Calibri" w:cs="Arial Unicode MS"/>
      <w:color w:val="000000"/>
      <w:sz w:val="22"/>
      <w:szCs w:val="22"/>
      <w:u w:color="000000"/>
      <w:lang w:val="en-US"/>
    </w:rPr>
  </w:style>
  <w:style w:type="numbering" w:customStyle="1" w:styleId="ImportedStyle2">
    <w:name w:val="Imported Style 2"/>
    <w:pPr>
      <w:numPr>
        <w:numId w:val="1"/>
      </w:numPr>
    </w:pPr>
  </w:style>
  <w:style w:type="paragraph" w:styleId="NormalWeb">
    <w:name w:val="Normal (Web)"/>
    <w:uiPriority w:val="99"/>
    <w:pPr>
      <w:spacing w:before="100" w:after="100"/>
    </w:pPr>
    <w:rPr>
      <w:rFonts w:cs="Arial Unicode MS"/>
      <w:color w:val="000000"/>
      <w:sz w:val="24"/>
      <w:szCs w:val="24"/>
      <w:u w:color="000000"/>
      <w:lang w:val="en-US"/>
    </w:rPr>
  </w:style>
  <w:style w:type="numbering" w:customStyle="1" w:styleId="ImportedStyle6">
    <w:name w:val="Imported Style 6"/>
    <w:pPr>
      <w:numPr>
        <w:numId w:val="4"/>
      </w:numPr>
    </w:pPr>
  </w:style>
  <w:style w:type="character" w:customStyle="1" w:styleId="None">
    <w:name w:val="None"/>
  </w:style>
  <w:style w:type="character" w:customStyle="1" w:styleId="Hyperlink0">
    <w:name w:val="Hyperlink.0"/>
    <w:basedOn w:val="None"/>
    <w:rPr>
      <w:u w:val="single"/>
      <w:lang w:val="en-US"/>
    </w:rPr>
  </w:style>
  <w:style w:type="numbering" w:customStyle="1" w:styleId="ImportedStyle8">
    <w:name w:val="Imported Style 8"/>
    <w:pPr>
      <w:numPr>
        <w:numId w:val="27"/>
      </w:numPr>
    </w:pPr>
  </w:style>
  <w:style w:type="paragraph" w:customStyle="1" w:styleId="EndNoteBibliography">
    <w:name w:val="EndNote Bibliography"/>
    <w:rPr>
      <w:rFonts w:eastAsia="Calibri"/>
      <w:color w:val="000000"/>
      <w:sz w:val="24"/>
      <w:szCs w:val="22"/>
      <w:u w:color="000000"/>
    </w:rPr>
  </w:style>
  <w:style w:type="paragraph" w:styleId="CommentText">
    <w:name w:val="annotation text"/>
    <w:basedOn w:val="Normal"/>
    <w:link w:val="CommentTextChar"/>
    <w:uiPriority w:val="99"/>
    <w:semiHidden/>
    <w:unhideWhenUsed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lang w:val="en-US"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41369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41369"/>
    <w:rPr>
      <w:sz w:val="18"/>
      <w:szCs w:val="18"/>
      <w:lang w:val="en-US" w:eastAsia="en-US"/>
    </w:rPr>
  </w:style>
  <w:style w:type="paragraph" w:styleId="Revision">
    <w:name w:val="Revision"/>
    <w:hidden/>
    <w:uiPriority w:val="99"/>
    <w:semiHidden/>
    <w:rsid w:val="001E7F67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</w:pPr>
    <w:rPr>
      <w:sz w:val="24"/>
      <w:szCs w:val="24"/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F674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F6745"/>
    <w:rPr>
      <w:b/>
      <w:bCs/>
      <w:lang w:val="en-US"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EB53B8"/>
    <w:rPr>
      <w:rFonts w:eastAsia="Times New Roman"/>
      <w:b/>
      <w:bCs/>
      <w:sz w:val="27"/>
      <w:szCs w:val="27"/>
      <w:bdr w:val="none" w:sz="0" w:space="0" w:color="auto"/>
    </w:rPr>
  </w:style>
  <w:style w:type="character" w:customStyle="1" w:styleId="apple-converted-space">
    <w:name w:val="apple-converted-space"/>
    <w:basedOn w:val="DefaultParagraphFont"/>
    <w:rsid w:val="00EB53B8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3D0432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3B22EA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US" w:eastAsia="en-US"/>
    </w:rPr>
  </w:style>
  <w:style w:type="paragraph" w:customStyle="1" w:styleId="c-author-listitem">
    <w:name w:val="c-author-list__item"/>
    <w:basedOn w:val="Normal"/>
    <w:rsid w:val="003B22EA"/>
    <w:pPr>
      <w:spacing w:before="100" w:beforeAutospacing="1" w:after="100" w:afterAutospacing="1"/>
    </w:pPr>
  </w:style>
  <w:style w:type="paragraph" w:customStyle="1" w:styleId="c-article-info-details">
    <w:name w:val="c-article-info-details"/>
    <w:basedOn w:val="Normal"/>
    <w:rsid w:val="003B22EA"/>
    <w:pPr>
      <w:spacing w:before="100" w:beforeAutospacing="1" w:after="100" w:afterAutospacing="1"/>
    </w:pPr>
  </w:style>
  <w:style w:type="character" w:customStyle="1" w:styleId="u-visually-hidden">
    <w:name w:val="u-visually-hidden"/>
    <w:basedOn w:val="DefaultParagraphFont"/>
    <w:rsid w:val="003B22EA"/>
  </w:style>
  <w:style w:type="paragraph" w:customStyle="1" w:styleId="c-article-identifiersitem">
    <w:name w:val="c-article-identifiers__item"/>
    <w:basedOn w:val="Normal"/>
    <w:rsid w:val="00921A4D"/>
    <w:pPr>
      <w:spacing w:before="100" w:beforeAutospacing="1" w:after="100" w:afterAutospacing="1"/>
    </w:pPr>
  </w:style>
  <w:style w:type="character" w:customStyle="1" w:styleId="c-article-identifiersopen">
    <w:name w:val="c-article-identifiers__open"/>
    <w:basedOn w:val="DefaultParagraphFont"/>
    <w:rsid w:val="00921A4D"/>
  </w:style>
  <w:style w:type="character" w:styleId="Strong">
    <w:name w:val="Strong"/>
    <w:basedOn w:val="DefaultParagraphFont"/>
    <w:uiPriority w:val="22"/>
    <w:qFormat/>
    <w:rsid w:val="001967C7"/>
    <w:rPr>
      <w:b/>
      <w:bCs/>
    </w:rPr>
  </w:style>
  <w:style w:type="character" w:customStyle="1" w:styleId="cit">
    <w:name w:val="cit"/>
    <w:basedOn w:val="DefaultParagraphFont"/>
    <w:rsid w:val="00CC7BE8"/>
  </w:style>
  <w:style w:type="character" w:customStyle="1" w:styleId="fm-vol-iss-date">
    <w:name w:val="fm-vol-iss-date"/>
    <w:basedOn w:val="DefaultParagraphFont"/>
    <w:rsid w:val="00CC7BE8"/>
  </w:style>
  <w:style w:type="character" w:customStyle="1" w:styleId="doi">
    <w:name w:val="doi"/>
    <w:basedOn w:val="DefaultParagraphFont"/>
    <w:rsid w:val="00CC7BE8"/>
  </w:style>
  <w:style w:type="character" w:customStyle="1" w:styleId="fm-citation-ids-label">
    <w:name w:val="fm-citation-ids-label"/>
    <w:basedOn w:val="DefaultParagraphFont"/>
    <w:rsid w:val="00CC7BE8"/>
  </w:style>
  <w:style w:type="paragraph" w:customStyle="1" w:styleId="Paragraph">
    <w:name w:val="Paragraph"/>
    <w:basedOn w:val="Normal"/>
    <w:rsid w:val="003B0D91"/>
    <w:pPr>
      <w:spacing w:before="120"/>
      <w:ind w:firstLine="720"/>
    </w:pPr>
    <w:rPr>
      <w:lang w:val="en-US"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6905A6"/>
    <w:pPr>
      <w:jc w:val="center"/>
    </w:pPr>
  </w:style>
  <w:style w:type="character" w:customStyle="1" w:styleId="BodyChar">
    <w:name w:val="Body Char"/>
    <w:basedOn w:val="DefaultParagraphFont"/>
    <w:link w:val="Body"/>
    <w:rsid w:val="006905A6"/>
    <w:rPr>
      <w:rFonts w:ascii="Calibri" w:hAnsi="Calibri" w:cs="Arial Unicode MS"/>
      <w:color w:val="000000"/>
      <w:sz w:val="22"/>
      <w:szCs w:val="22"/>
      <w:u w:color="000000"/>
      <w:lang w:val="en-US"/>
      <w14:textOutline w14:w="0" w14:cap="flat" w14:cmpd="sng" w14:algn="ctr">
        <w14:noFill/>
        <w14:prstDash w14:val="solid"/>
        <w14:bevel/>
      </w14:textOutline>
    </w:rPr>
  </w:style>
  <w:style w:type="character" w:customStyle="1" w:styleId="EndNoteBibliographyTitleChar">
    <w:name w:val="EndNote Bibliography Title Char"/>
    <w:basedOn w:val="BodyChar"/>
    <w:link w:val="EndNoteBibliographyTitle"/>
    <w:rsid w:val="006905A6"/>
    <w:rPr>
      <w:rFonts w:ascii="Calibri" w:eastAsia="Times New Roman" w:hAnsi="Calibri" w:cs="Arial Unicode MS"/>
      <w:color w:val="000000"/>
      <w:sz w:val="24"/>
      <w:szCs w:val="24"/>
      <w:u w:color="000000"/>
      <w:bdr w:val="none" w:sz="0" w:space="0" w:color="auto"/>
      <w:lang w:val="en-US"/>
      <w14:textOutline w14:w="0" w14:cap="flat" w14:cmpd="sng" w14:algn="ctr">
        <w14:noFill/>
        <w14:prstDash w14:val="solid"/>
        <w14:bevel/>
      </w14:textOutline>
    </w:rPr>
  </w:style>
  <w:style w:type="table" w:styleId="TableGrid">
    <w:name w:val="Table Grid"/>
    <w:basedOn w:val="TableNormal"/>
    <w:uiPriority w:val="39"/>
    <w:rsid w:val="00FB4123"/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Footer">
    <w:name w:val="footer"/>
    <w:basedOn w:val="Normal"/>
    <w:link w:val="FooterChar"/>
    <w:uiPriority w:val="99"/>
    <w:unhideWhenUsed/>
    <w:rsid w:val="004F4B6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F4B66"/>
    <w:rPr>
      <w:rFonts w:eastAsia="Times New Roman"/>
      <w:sz w:val="24"/>
      <w:szCs w:val="24"/>
      <w:bdr w:val="none" w:sz="0" w:space="0" w:color="auto"/>
    </w:rPr>
  </w:style>
  <w:style w:type="character" w:styleId="PageNumber">
    <w:name w:val="page number"/>
    <w:basedOn w:val="DefaultParagraphFont"/>
    <w:uiPriority w:val="99"/>
    <w:semiHidden/>
    <w:unhideWhenUsed/>
    <w:rsid w:val="004F4B66"/>
  </w:style>
  <w:style w:type="character" w:customStyle="1" w:styleId="citation-part">
    <w:name w:val="citation-part"/>
    <w:basedOn w:val="DefaultParagraphFont"/>
    <w:rsid w:val="001C16D0"/>
  </w:style>
  <w:style w:type="character" w:customStyle="1" w:styleId="docsum-pmid">
    <w:name w:val="docsum-pmid"/>
    <w:basedOn w:val="DefaultParagraphFont"/>
    <w:rsid w:val="001C16D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95250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31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25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711013">
          <w:marLeft w:val="0"/>
          <w:marRight w:val="0"/>
          <w:marTop w:val="0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0384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63490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93968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5528875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123354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55817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03374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14741727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8661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7470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398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359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348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450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085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100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103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7165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5204441">
          <w:marLeft w:val="0"/>
          <w:marRight w:val="0"/>
          <w:marTop w:val="3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1848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082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542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78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9255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60102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401663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76291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169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241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984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697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437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67269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63817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55861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7872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1857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94152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28391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67732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 Them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000FF"/>
      </a:hlink>
      <a:folHlink>
        <a:srgbClr val="FF00FF"/>
      </a:folHlink>
    </a:clrScheme>
    <a:fontScheme name="Office Theme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Office Them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2D2A80E7-3E2F-EE43-8635-FDE69B56654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33</Words>
  <Characters>1902</Characters>
  <Application>Microsoft Office Word</Application>
  <DocSecurity>0</DocSecurity>
  <Lines>15</Lines>
  <Paragraphs>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2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urner, Dan</dc:creator>
  <cp:lastModifiedBy>Holm Uhlig</cp:lastModifiedBy>
  <cp:revision>3</cp:revision>
  <cp:lastPrinted>2020-06-30T07:34:00Z</cp:lastPrinted>
  <dcterms:created xsi:type="dcterms:W3CDTF">2020-07-13T21:44:00Z</dcterms:created>
  <dcterms:modified xsi:type="dcterms:W3CDTF">2020-07-13T21:44:00Z</dcterms:modified>
</cp:coreProperties>
</file>